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036CA1B" w14:textId="00B5736E" w:rsidR="00302559" w:rsidRPr="00302559" w:rsidRDefault="00302559" w:rsidP="00E41CB4">
      <w:pPr>
        <w:spacing w:after="0" w:line="480" w:lineRule="auto"/>
        <w:jc w:val="center"/>
        <w:rPr>
          <w:rFonts w:ascii="Arial" w:hAnsi="Arial" w:cs="Arial"/>
          <w:b/>
          <w:bCs/>
          <w:color w:val="1F4E79" w:themeColor="accent5" w:themeShade="80"/>
          <w:sz w:val="36"/>
          <w:szCs w:val="36"/>
        </w:rPr>
      </w:pPr>
      <w:r w:rsidRPr="00302559">
        <w:rPr>
          <w:rFonts w:ascii="Arial" w:hAnsi="Arial" w:cs="Arial"/>
          <w:b/>
          <w:bCs/>
          <w:color w:val="1F4E79" w:themeColor="accent5" w:themeShade="80"/>
          <w:sz w:val="36"/>
          <w:szCs w:val="36"/>
        </w:rPr>
        <w:t>SUPPLEMENTARY MATERIAL</w:t>
      </w:r>
    </w:p>
    <w:p w14:paraId="3679E7AA" w14:textId="77777777" w:rsidR="00E41CB4" w:rsidRPr="00E41CB4" w:rsidRDefault="00E41CB4" w:rsidP="00E41CB4">
      <w:pPr>
        <w:pStyle w:val="Heading1"/>
      </w:pPr>
      <w:bookmarkStart w:id="0" w:name="_Toc198562402"/>
      <w:bookmarkStart w:id="1" w:name="_Hlk174435925"/>
      <w:bookmarkStart w:id="2" w:name="_Hlk160788469"/>
      <w:bookmarkStart w:id="3" w:name="_Hlk170985318"/>
      <w:r w:rsidRPr="00E41CB4">
        <w:t>What are the perceptions and concerns of people living with diabetes and National Health Service staff around the potential implementation of AI-assisted screening for diabetic eye disease? Quantitative results of two cross-sectional surveys in a secondary care screening setting</w:t>
      </w:r>
      <w:bookmarkEnd w:id="0"/>
    </w:p>
    <w:bookmarkEnd w:id="1"/>
    <w:bookmarkEnd w:id="2"/>
    <w:p w14:paraId="462090F4" w14:textId="77777777" w:rsidR="00E41CB4" w:rsidRPr="00E41CB4" w:rsidRDefault="00E41CB4" w:rsidP="00E41CB4">
      <w:pPr>
        <w:spacing w:after="0" w:line="360" w:lineRule="auto"/>
        <w:rPr>
          <w:rFonts w:ascii="Arial" w:hAnsi="Arial" w:cs="Arial"/>
          <w:sz w:val="20"/>
          <w:szCs w:val="20"/>
        </w:rPr>
      </w:pPr>
    </w:p>
    <w:p w14:paraId="5C7069B0" w14:textId="31495FE4" w:rsidR="00E41CB4" w:rsidRPr="00E41CB4" w:rsidRDefault="00E41CB4" w:rsidP="00E41CB4">
      <w:pPr>
        <w:spacing w:after="0" w:line="360" w:lineRule="auto"/>
        <w:rPr>
          <w:rFonts w:ascii="Arial" w:hAnsi="Arial" w:cs="Arial"/>
          <w:sz w:val="20"/>
          <w:szCs w:val="20"/>
        </w:rPr>
      </w:pPr>
      <w:r w:rsidRPr="00E41CB4">
        <w:rPr>
          <w:rFonts w:ascii="Arial" w:hAnsi="Arial" w:cs="Arial"/>
          <w:sz w:val="20"/>
          <w:szCs w:val="20"/>
        </w:rPr>
        <w:t>Kathryn Willis†, Royce Shakespeare†, Lakshmi Chandrasekaran†, Umar Chaudhry†, Charlotte Wahlich†, Ryan Chambers*, Louis Bolter*, John Anderson*, Abraham Olvera-Barrios‡, Jiri Fajtl§, Roshan Welikala§, Sarah Barman§, Samantha Mann</w:t>
      </w:r>
      <w:r w:rsidRPr="00E41CB4">
        <w:rPr>
          <w:rFonts w:ascii="Arial" w:hAnsi="Arial" w:cs="Arial"/>
          <w:sz w:val="18"/>
          <w:szCs w:val="18"/>
        </w:rPr>
        <w:t>††</w:t>
      </w:r>
      <w:r w:rsidRPr="00E41CB4">
        <w:rPr>
          <w:rFonts w:ascii="Arial" w:hAnsi="Arial" w:cs="Arial"/>
          <w:sz w:val="20"/>
          <w:szCs w:val="20"/>
        </w:rPr>
        <w:t>, Peter Scanlon</w:t>
      </w:r>
      <w:r w:rsidRPr="00E41CB4">
        <w:rPr>
          <w:rFonts w:ascii="Arial" w:hAnsi="Arial" w:cs="Arial"/>
          <w:sz w:val="18"/>
          <w:szCs w:val="18"/>
        </w:rPr>
        <w:t>‡‡</w:t>
      </w:r>
      <w:r w:rsidRPr="00E41CB4">
        <w:rPr>
          <w:rFonts w:ascii="Arial" w:hAnsi="Arial" w:cs="Arial"/>
          <w:sz w:val="20"/>
          <w:szCs w:val="20"/>
        </w:rPr>
        <w:t>, Maged S Habib#, Catherine A Egan‡, Adnan Tufail‡, Christopher G Owen†, Alicja R Rudnicka†</w:t>
      </w:r>
    </w:p>
    <w:p w14:paraId="5F937D1F" w14:textId="77777777" w:rsidR="00E41CB4" w:rsidRPr="00E41CB4" w:rsidRDefault="00E41CB4" w:rsidP="00E41CB4">
      <w:pPr>
        <w:spacing w:after="0" w:line="360" w:lineRule="auto"/>
        <w:rPr>
          <w:rFonts w:ascii="Arial" w:hAnsi="Arial" w:cs="Arial"/>
          <w:i/>
          <w:iCs/>
          <w:sz w:val="20"/>
          <w:szCs w:val="20"/>
        </w:rPr>
      </w:pPr>
      <w:r w:rsidRPr="00E41CB4">
        <w:rPr>
          <w:rFonts w:ascii="Arial" w:hAnsi="Arial" w:cs="Arial"/>
          <w:i/>
          <w:iCs/>
          <w:sz w:val="20"/>
          <w:szCs w:val="20"/>
        </w:rPr>
        <w:t>On behalf of the ARIAS Research Group</w:t>
      </w:r>
    </w:p>
    <w:p w14:paraId="3C6167D7" w14:textId="77777777" w:rsidR="00E41CB4" w:rsidRPr="00E41CB4" w:rsidRDefault="00E41CB4" w:rsidP="00E41CB4">
      <w:pPr>
        <w:spacing w:after="0" w:line="360" w:lineRule="auto"/>
        <w:rPr>
          <w:rFonts w:ascii="Arial" w:hAnsi="Arial" w:cs="Arial"/>
          <w:sz w:val="20"/>
          <w:szCs w:val="20"/>
        </w:rPr>
      </w:pPr>
    </w:p>
    <w:p w14:paraId="7FD96F9B" w14:textId="77777777" w:rsidR="00E41CB4" w:rsidRPr="00406EF2" w:rsidRDefault="00E41CB4" w:rsidP="00E41CB4">
      <w:pPr>
        <w:spacing w:after="0" w:line="360" w:lineRule="auto"/>
        <w:rPr>
          <w:rFonts w:ascii="Arial" w:hAnsi="Arial" w:cs="Arial"/>
          <w:sz w:val="16"/>
          <w:szCs w:val="16"/>
        </w:rPr>
      </w:pPr>
      <w:r w:rsidRPr="00406EF2">
        <w:rPr>
          <w:rFonts w:ascii="Arial" w:hAnsi="Arial" w:cs="Arial"/>
          <w:sz w:val="16"/>
          <w:szCs w:val="16"/>
        </w:rPr>
        <w:t>† Population Health Research Institute, St George’s School of Health and Medical Sciences, City St George’s, University of London, London, UK</w:t>
      </w:r>
    </w:p>
    <w:p w14:paraId="539B789B" w14:textId="77777777" w:rsidR="00E41CB4" w:rsidRPr="00406EF2" w:rsidRDefault="00E41CB4" w:rsidP="00E41CB4">
      <w:pPr>
        <w:spacing w:after="0" w:line="360" w:lineRule="auto"/>
        <w:rPr>
          <w:rFonts w:ascii="Arial" w:hAnsi="Arial" w:cs="Arial"/>
          <w:sz w:val="16"/>
          <w:szCs w:val="16"/>
        </w:rPr>
      </w:pPr>
      <w:r w:rsidRPr="00406EF2">
        <w:rPr>
          <w:rFonts w:ascii="Arial" w:hAnsi="Arial" w:cs="Arial"/>
          <w:sz w:val="16"/>
          <w:szCs w:val="16"/>
        </w:rPr>
        <w:t>*Homerton Healthcare NHS Foundation Trust, London, UK</w:t>
      </w:r>
    </w:p>
    <w:p w14:paraId="0E6EB059" w14:textId="77777777" w:rsidR="00E41CB4" w:rsidRPr="00406EF2" w:rsidRDefault="00E41CB4" w:rsidP="00E41CB4">
      <w:pPr>
        <w:spacing w:after="0" w:line="360" w:lineRule="auto"/>
        <w:rPr>
          <w:rFonts w:ascii="Arial" w:hAnsi="Arial" w:cs="Arial"/>
          <w:sz w:val="16"/>
          <w:szCs w:val="16"/>
        </w:rPr>
      </w:pPr>
      <w:r w:rsidRPr="00406EF2">
        <w:rPr>
          <w:rFonts w:ascii="Arial" w:hAnsi="Arial" w:cs="Arial"/>
          <w:sz w:val="16"/>
          <w:szCs w:val="16"/>
        </w:rPr>
        <w:t>‡ NIHR Biomedical Research Centre, Moorfields Eye Hospital NHS Foundation Trust and Institute of Ophthalmology University College London, London, UK</w:t>
      </w:r>
    </w:p>
    <w:p w14:paraId="476FF83C" w14:textId="77777777" w:rsidR="00E41CB4" w:rsidRPr="00406EF2" w:rsidRDefault="00E41CB4" w:rsidP="00E41CB4">
      <w:pPr>
        <w:spacing w:after="0" w:line="360" w:lineRule="auto"/>
        <w:rPr>
          <w:rFonts w:ascii="Arial" w:hAnsi="Arial" w:cs="Arial"/>
          <w:sz w:val="16"/>
          <w:szCs w:val="16"/>
        </w:rPr>
      </w:pPr>
      <w:r w:rsidRPr="00406EF2">
        <w:rPr>
          <w:rFonts w:ascii="Arial" w:hAnsi="Arial" w:cs="Arial"/>
          <w:sz w:val="16"/>
          <w:szCs w:val="16"/>
        </w:rPr>
        <w:t>§ School of Computer Science and Mathematics, Kingston University, London, UK</w:t>
      </w:r>
    </w:p>
    <w:bookmarkEnd w:id="3"/>
    <w:p w14:paraId="2D92EE97" w14:textId="77777777" w:rsidR="00E41CB4" w:rsidRPr="00406EF2" w:rsidRDefault="00E41CB4" w:rsidP="00E41CB4">
      <w:pPr>
        <w:spacing w:after="0" w:line="360" w:lineRule="auto"/>
        <w:rPr>
          <w:rFonts w:ascii="Arial" w:hAnsi="Arial" w:cs="Arial"/>
          <w:sz w:val="16"/>
          <w:szCs w:val="16"/>
        </w:rPr>
      </w:pPr>
      <w:r w:rsidRPr="00406EF2">
        <w:rPr>
          <w:rFonts w:ascii="Arial" w:hAnsi="Arial" w:cs="Arial"/>
          <w:sz w:val="16"/>
          <w:szCs w:val="16"/>
        </w:rPr>
        <w:t>†† Guy’s and St Thomas’s NHS Foundation Trust</w:t>
      </w:r>
    </w:p>
    <w:p w14:paraId="78D7D3B2" w14:textId="77777777" w:rsidR="00E41CB4" w:rsidRPr="00406EF2" w:rsidRDefault="00E41CB4" w:rsidP="00E41CB4">
      <w:pPr>
        <w:spacing w:after="0" w:line="360" w:lineRule="auto"/>
        <w:rPr>
          <w:rFonts w:ascii="Arial" w:hAnsi="Arial" w:cs="Arial"/>
          <w:sz w:val="16"/>
          <w:szCs w:val="16"/>
        </w:rPr>
      </w:pPr>
      <w:r w:rsidRPr="00406EF2">
        <w:rPr>
          <w:rFonts w:ascii="Arial" w:hAnsi="Arial" w:cs="Arial"/>
          <w:sz w:val="16"/>
          <w:szCs w:val="16"/>
        </w:rPr>
        <w:t>‡‡ Gloucestershire Hospitals NHS Foundation Trust</w:t>
      </w:r>
    </w:p>
    <w:p w14:paraId="6EF0DB53" w14:textId="291AEA4D" w:rsidR="00406EF2" w:rsidRDefault="00E41CB4" w:rsidP="00E41CB4">
      <w:pPr>
        <w:spacing w:after="0" w:line="360" w:lineRule="auto"/>
        <w:rPr>
          <w:rFonts w:ascii="Arial" w:hAnsi="Arial" w:cs="Arial"/>
          <w:sz w:val="16"/>
          <w:szCs w:val="16"/>
        </w:rPr>
      </w:pPr>
      <w:r w:rsidRPr="00406EF2">
        <w:rPr>
          <w:rFonts w:ascii="Arial" w:hAnsi="Arial" w:cs="Arial"/>
          <w:sz w:val="16"/>
          <w:szCs w:val="16"/>
        </w:rPr>
        <w:t># South Tyneside and Sunderland NHS Foundation Trust</w:t>
      </w:r>
    </w:p>
    <w:p w14:paraId="7EBD6E46" w14:textId="77777777" w:rsidR="00406EF2" w:rsidRPr="00406EF2" w:rsidRDefault="00406EF2" w:rsidP="00E41CB4">
      <w:pPr>
        <w:spacing w:after="0" w:line="360" w:lineRule="auto"/>
        <w:rPr>
          <w:rFonts w:ascii="Arial" w:hAnsi="Arial" w:cs="Arial"/>
          <w:sz w:val="16"/>
          <w:szCs w:val="16"/>
        </w:rPr>
      </w:pPr>
    </w:p>
    <w:sdt>
      <w:sdtPr>
        <w:rPr>
          <w:rFonts w:asciiTheme="minorHAnsi" w:eastAsiaTheme="minorHAnsi" w:hAnsiTheme="minorHAnsi" w:cstheme="minorBidi"/>
          <w:color w:val="auto"/>
          <w:kern w:val="2"/>
          <w:sz w:val="22"/>
          <w:szCs w:val="22"/>
          <w:lang w:val="en-GB"/>
          <w14:ligatures w14:val="standardContextual"/>
        </w:rPr>
        <w:id w:val="821930988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AE83B1B" w14:textId="655E95CF" w:rsidR="00DE6E8A" w:rsidRPr="00DE6E8A" w:rsidRDefault="00E10B15" w:rsidP="00DE6E8A">
          <w:pPr>
            <w:pStyle w:val="TOCHeading"/>
            <w:rPr>
              <w:rFonts w:ascii="Arial" w:hAnsi="Arial" w:cs="Arial"/>
              <w:noProof/>
              <w:sz w:val="20"/>
              <w:szCs w:val="20"/>
            </w:rPr>
          </w:pPr>
          <w:r w:rsidRPr="00406EF2">
            <w:rPr>
              <w:rFonts w:ascii="Arial" w:hAnsi="Arial" w:cs="Arial"/>
              <w:sz w:val="20"/>
              <w:szCs w:val="20"/>
            </w:rPr>
            <w:t>Contents</w:t>
          </w:r>
          <w:r w:rsidRPr="00406EF2">
            <w:rPr>
              <w:rFonts w:ascii="Arial" w:hAnsi="Arial" w:cs="Arial"/>
              <w:sz w:val="20"/>
              <w:szCs w:val="20"/>
            </w:rPr>
            <w:fldChar w:fldCharType="begin"/>
          </w:r>
          <w:r w:rsidRPr="00406EF2">
            <w:rPr>
              <w:rFonts w:ascii="Arial" w:hAnsi="Arial" w:cs="Arial"/>
              <w:sz w:val="20"/>
              <w:szCs w:val="20"/>
            </w:rPr>
            <w:instrText xml:space="preserve"> TOC \o "1-3" \h \z \u </w:instrText>
          </w:r>
          <w:r w:rsidRPr="00406EF2">
            <w:rPr>
              <w:rFonts w:ascii="Arial" w:hAnsi="Arial" w:cs="Arial"/>
              <w:sz w:val="20"/>
              <w:szCs w:val="20"/>
            </w:rPr>
            <w:fldChar w:fldCharType="separate"/>
          </w:r>
          <w:hyperlink w:anchor="_Toc198562402" w:history="1">
            <w:r w:rsidR="00DE6E8A" w:rsidRPr="00DE6E8A">
              <w:rPr>
                <w:rStyle w:val="Hyperlink"/>
                <w:rFonts w:asciiTheme="minorHAnsi" w:eastAsiaTheme="minorHAnsi" w:hAnsiTheme="minorHAnsi" w:cstheme="minorBidi"/>
                <w:kern w:val="2"/>
                <w:sz w:val="22"/>
                <w:szCs w:val="22"/>
                <w:lang w:val="en-GB"/>
                <w14:ligatures w14:val="standardContextual"/>
              </w:rPr>
              <w:t>_Toc198562402</w:t>
            </w:r>
          </w:hyperlink>
        </w:p>
        <w:p w14:paraId="6A30649B" w14:textId="13C3CCA7" w:rsidR="00DE6E8A" w:rsidRDefault="00DE6E8A" w:rsidP="00DE6E8A">
          <w:pPr>
            <w:pStyle w:val="TOC2"/>
            <w:tabs>
              <w:tab w:val="right" w:leader="dot" w:pos="15388"/>
            </w:tabs>
            <w:spacing w:after="40"/>
            <w:ind w:left="221"/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198562403" w:history="1">
            <w:r w:rsidRPr="006A17EE">
              <w:rPr>
                <w:rStyle w:val="Hyperlink"/>
                <w:noProof/>
              </w:rPr>
              <w:t>Figure S1: Response rates for people living with diabetes and Healthcare practitioners by centre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85624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907A6E" w14:textId="587212D6" w:rsidR="00DE6E8A" w:rsidRDefault="00DE6E8A" w:rsidP="00DE6E8A">
          <w:pPr>
            <w:pStyle w:val="TOC2"/>
            <w:tabs>
              <w:tab w:val="right" w:leader="dot" w:pos="15388"/>
            </w:tabs>
            <w:spacing w:after="40"/>
            <w:ind w:left="221"/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198562404" w:history="1">
            <w:r w:rsidRPr="006A17EE">
              <w:rPr>
                <w:rStyle w:val="Hyperlink"/>
                <w:noProof/>
              </w:rPr>
              <w:t>Text S1: Sample Siz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85624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B5ABED" w14:textId="3CD75F4D" w:rsidR="00DE6E8A" w:rsidRDefault="00DE6E8A" w:rsidP="00DE6E8A">
          <w:pPr>
            <w:pStyle w:val="TOC2"/>
            <w:tabs>
              <w:tab w:val="right" w:leader="dot" w:pos="15388"/>
            </w:tabs>
            <w:spacing w:after="40"/>
            <w:ind w:left="221"/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198562405" w:history="1">
            <w:r w:rsidRPr="006A17EE">
              <w:rPr>
                <w:rStyle w:val="Hyperlink"/>
                <w:noProof/>
              </w:rPr>
              <w:t>Table S1: People living with diabetes survey questions and responses by sit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85624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914E07" w14:textId="37921B46" w:rsidR="00DE6E8A" w:rsidRDefault="00DE6E8A" w:rsidP="00DE6E8A">
          <w:pPr>
            <w:pStyle w:val="TOC2"/>
            <w:tabs>
              <w:tab w:val="right" w:leader="dot" w:pos="15388"/>
            </w:tabs>
            <w:spacing w:after="40"/>
            <w:ind w:left="221"/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198562406" w:history="1">
            <w:r w:rsidRPr="006A17EE">
              <w:rPr>
                <w:rStyle w:val="Hyperlink"/>
                <w:noProof/>
              </w:rPr>
              <w:t>Table S2 Healthcare Practitioner survey questions and responses by sit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85624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6B65D1" w14:textId="0A286486" w:rsidR="00DE6E8A" w:rsidRDefault="00DE6E8A" w:rsidP="00DE6E8A">
          <w:pPr>
            <w:pStyle w:val="TOC2"/>
            <w:tabs>
              <w:tab w:val="right" w:leader="dot" w:pos="15388"/>
            </w:tabs>
            <w:spacing w:after="40"/>
            <w:ind w:left="221"/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198562407" w:history="1">
            <w:r w:rsidRPr="006A17EE">
              <w:rPr>
                <w:rStyle w:val="Hyperlink"/>
                <w:noProof/>
              </w:rPr>
              <w:t>Table S3: Multivariable logistic regression results for people living with diabet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85624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2DE5C2" w14:textId="3B4CFB2B" w:rsidR="00DE6E8A" w:rsidRDefault="00DE6E8A" w:rsidP="00DE6E8A">
          <w:pPr>
            <w:pStyle w:val="TOC2"/>
            <w:tabs>
              <w:tab w:val="right" w:leader="dot" w:pos="15388"/>
            </w:tabs>
            <w:spacing w:after="40"/>
            <w:ind w:left="221"/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198562408" w:history="1">
            <w:r w:rsidRPr="006A17EE">
              <w:rPr>
                <w:rStyle w:val="Hyperlink"/>
                <w:noProof/>
              </w:rPr>
              <w:t>Table S4: Multivariable logistic regression results for health care practitione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85624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D40D5A" w14:textId="78C08A00" w:rsidR="00DE6E8A" w:rsidRDefault="00DE6E8A" w:rsidP="00DE6E8A">
          <w:pPr>
            <w:pStyle w:val="TOC2"/>
            <w:tabs>
              <w:tab w:val="right" w:leader="dot" w:pos="15388"/>
            </w:tabs>
            <w:spacing w:after="40"/>
            <w:ind w:left="221"/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198562409" w:history="1">
            <w:r w:rsidRPr="006A17EE">
              <w:rPr>
                <w:rStyle w:val="Hyperlink"/>
                <w:noProof/>
              </w:rPr>
              <w:t>Table S5:  Multivariable Linear regression results among health app users (people living with diabetes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85624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1139A5" w14:textId="47467D5D" w:rsidR="00DE6E8A" w:rsidRDefault="00DE6E8A" w:rsidP="00DE6E8A">
          <w:pPr>
            <w:pStyle w:val="TOC2"/>
            <w:tabs>
              <w:tab w:val="right" w:leader="dot" w:pos="15388"/>
            </w:tabs>
            <w:spacing w:after="40"/>
            <w:ind w:left="221"/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198562410" w:history="1">
            <w:r w:rsidRPr="006A17EE">
              <w:rPr>
                <w:rStyle w:val="Hyperlink"/>
                <w:noProof/>
              </w:rPr>
              <w:t>Table S6: Multivariable logistic regression results among health app users (people living with diabetes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85624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DD43D6" w14:textId="2FEFA5F7" w:rsidR="00DE6E8A" w:rsidRDefault="00DE6E8A" w:rsidP="00DE6E8A">
          <w:pPr>
            <w:pStyle w:val="TOC2"/>
            <w:tabs>
              <w:tab w:val="right" w:leader="dot" w:pos="15388"/>
            </w:tabs>
            <w:spacing w:after="40"/>
            <w:ind w:left="221"/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198562411" w:history="1">
            <w:r w:rsidRPr="006A17EE">
              <w:rPr>
                <w:rStyle w:val="Hyperlink"/>
                <w:noProof/>
              </w:rPr>
              <w:t>Table S7: Multivariable Linear regression results among health app users (health care practitioners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85624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803ADE" w14:textId="0AAEEF41" w:rsidR="00DE6E8A" w:rsidRDefault="00DE6E8A" w:rsidP="00DE6E8A">
          <w:pPr>
            <w:pStyle w:val="TOC2"/>
            <w:tabs>
              <w:tab w:val="right" w:leader="dot" w:pos="15388"/>
            </w:tabs>
            <w:spacing w:after="40"/>
            <w:ind w:left="221"/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198562412" w:history="1">
            <w:r w:rsidRPr="006A17EE">
              <w:rPr>
                <w:rStyle w:val="Hyperlink"/>
                <w:noProof/>
              </w:rPr>
              <w:t>Table S8: Multivariable Logistic regression results among health app users (health care practitioners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85624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5F0D1F" w14:textId="21C9F808" w:rsidR="00DE6E8A" w:rsidRDefault="00DE6E8A" w:rsidP="00DE6E8A">
          <w:pPr>
            <w:pStyle w:val="TOC2"/>
            <w:tabs>
              <w:tab w:val="right" w:leader="dot" w:pos="15388"/>
            </w:tabs>
            <w:spacing w:after="40"/>
            <w:ind w:left="221"/>
            <w:rPr>
              <w:rFonts w:eastAsiaTheme="minorEastAsia"/>
              <w:noProof/>
              <w:sz w:val="24"/>
              <w:szCs w:val="24"/>
              <w:lang w:eastAsia="en-GB"/>
            </w:rPr>
          </w:pPr>
          <w:hyperlink w:anchor="_Toc198562413" w:history="1">
            <w:r w:rsidRPr="006A17EE">
              <w:rPr>
                <w:rStyle w:val="Hyperlink"/>
                <w:noProof/>
              </w:rPr>
              <w:t>Text S2: Additional 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85624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A1EE0D" w14:textId="77777777" w:rsidR="00DE6E8A" w:rsidRDefault="00E10B15">
          <w:pPr>
            <w:rPr>
              <w:b/>
              <w:bCs/>
              <w:noProof/>
            </w:rPr>
          </w:pPr>
          <w:r w:rsidRPr="00406EF2">
            <w:rPr>
              <w:rFonts w:ascii="Arial" w:hAnsi="Arial" w:cs="Arial"/>
              <w:b/>
              <w:bCs/>
              <w:noProof/>
              <w:sz w:val="20"/>
              <w:szCs w:val="20"/>
            </w:rPr>
            <w:fldChar w:fldCharType="end"/>
          </w:r>
        </w:p>
      </w:sdtContent>
    </w:sdt>
    <w:p w14:paraId="6E30760B" w14:textId="0C138A01" w:rsidR="00406EF2" w:rsidRDefault="00406EF2">
      <w:r>
        <w:br w:type="page"/>
      </w:r>
    </w:p>
    <w:p w14:paraId="3087EF72" w14:textId="0246B8E9" w:rsidR="00A6762D" w:rsidRDefault="00A6762D" w:rsidP="00A6762D">
      <w:r w:rsidRPr="00A6762D"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3A402853" wp14:editId="52270E69">
                <wp:simplePos x="0" y="0"/>
                <wp:positionH relativeFrom="column">
                  <wp:posOffset>274320</wp:posOffset>
                </wp:positionH>
                <wp:positionV relativeFrom="paragraph">
                  <wp:posOffset>250466</wp:posOffset>
                </wp:positionV>
                <wp:extent cx="9282023" cy="3027873"/>
                <wp:effectExtent l="0" t="0" r="14605" b="20320"/>
                <wp:wrapNone/>
                <wp:docPr id="32" name="Group 31">
                  <a:extLst xmlns:a="http://schemas.openxmlformats.org/drawingml/2006/main">
                    <a:ext uri="{FF2B5EF4-FFF2-40B4-BE49-F238E27FC236}">
                      <a16:creationId xmlns:a16="http://schemas.microsoft.com/office/drawing/2014/main" id="{D5047C2C-604B-1F02-5123-B9F2764ABFFF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9282023" cy="3027873"/>
                          <a:chOff x="0" y="-1"/>
                          <a:chExt cx="7829725" cy="1724844"/>
                        </a:xfrm>
                      </wpg:grpSpPr>
                      <wps:wsp>
                        <wps:cNvPr id="1171020528" name="TextBox 4">
                          <a:extLst>
                            <a:ext uri="{FF2B5EF4-FFF2-40B4-BE49-F238E27FC236}">
                              <a16:creationId xmlns:a16="http://schemas.microsoft.com/office/drawing/2014/main" id="{1E7860E1-30E3-97EA-4A30-EA53842B3C41}"/>
                            </a:ext>
                          </a:extLst>
                        </wps:cNvPr>
                        <wps:cNvSpPr txBox="1"/>
                        <wps:spPr>
                          <a:xfrm>
                            <a:off x="383279" y="2"/>
                            <a:ext cx="1136015" cy="298925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6AD769CE" w14:textId="77777777" w:rsidR="00A6762D" w:rsidRDefault="00A6762D" w:rsidP="00A6762D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  <w14:ligatures w14:val="none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South East London DESP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350451050" name="TextBox 6">
                          <a:extLst>
                            <a:ext uri="{FF2B5EF4-FFF2-40B4-BE49-F238E27FC236}">
                              <a16:creationId xmlns:a16="http://schemas.microsoft.com/office/drawing/2014/main" id="{964F6C3C-B17C-532C-D31A-E85940B8788E}"/>
                            </a:ext>
                          </a:extLst>
                        </wps:cNvPr>
                        <wps:cNvSpPr txBox="1">
                          <a:spLocks/>
                        </wps:cNvSpPr>
                        <wps:spPr>
                          <a:xfrm>
                            <a:off x="990376" y="464842"/>
                            <a:ext cx="900000" cy="126000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6502E6D0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4"/>
                                  <w:szCs w:val="14"/>
                                  <w14:ligatures w14:val="none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PLD survey</w:t>
                              </w:r>
                            </w:p>
                            <w:p w14:paraId="3B5DB7D1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br/>
                                <w:t>Text message invites (n): 13,920</w:t>
                              </w:r>
                            </w:p>
                            <w:p w14:paraId="1561A93E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 xml:space="preserve"> </w:t>
                              </w:r>
                            </w:p>
                            <w:p w14:paraId="5EA65A9B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Responses (n): 972</w:t>
                              </w:r>
                            </w:p>
                            <w:p w14:paraId="2EEED728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Response rate: 7.0%</w:t>
                              </w:r>
                            </w:p>
                            <w:p w14:paraId="546213E4" w14:textId="065D8FA8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95% CI: 6.6%-7.4%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748371068" name="TextBox 9">
                          <a:extLst>
                            <a:ext uri="{FF2B5EF4-FFF2-40B4-BE49-F238E27FC236}">
                              <a16:creationId xmlns:a16="http://schemas.microsoft.com/office/drawing/2014/main" id="{5CA9E74C-FE31-8DF1-78CA-6C67063214E8}"/>
                            </a:ext>
                          </a:extLst>
                        </wps:cNvPr>
                        <wps:cNvSpPr txBox="1"/>
                        <wps:spPr>
                          <a:xfrm>
                            <a:off x="2357837" y="1"/>
                            <a:ext cx="1136650" cy="298945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51A1E85F" w14:textId="77777777" w:rsidR="00A6762D" w:rsidRDefault="00A6762D" w:rsidP="00A6762D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  <w14:ligatures w14:val="none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North East London DESP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45500033" name="TextBox 11">
                          <a:extLst>
                            <a:ext uri="{FF2B5EF4-FFF2-40B4-BE49-F238E27FC236}">
                              <a16:creationId xmlns:a16="http://schemas.microsoft.com/office/drawing/2014/main" id="{E260F2ED-EC78-A51A-E5FB-4343831C243B}"/>
                            </a:ext>
                          </a:extLst>
                        </wps:cNvPr>
                        <wps:cNvSpPr txBox="1">
                          <a:spLocks/>
                        </wps:cNvSpPr>
                        <wps:spPr>
                          <a:xfrm>
                            <a:off x="2971128" y="464842"/>
                            <a:ext cx="900000" cy="126000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4B5C567C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4"/>
                                  <w:szCs w:val="14"/>
                                  <w14:ligatures w14:val="none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PLD survey</w:t>
                              </w:r>
                            </w:p>
                            <w:p w14:paraId="306EA1F3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br/>
                                <w:t>Text message invites (n): 18,163</w:t>
                              </w:r>
                            </w:p>
                            <w:p w14:paraId="1F47A505" w14:textId="67BABFFE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</w:p>
                            <w:p w14:paraId="1A927E12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Responses (n): 560</w:t>
                              </w:r>
                            </w:p>
                            <w:p w14:paraId="00FB366F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Response rate: 3.1%</w:t>
                              </w:r>
                            </w:p>
                            <w:p w14:paraId="55C08ED1" w14:textId="503DD7E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95% CI: 2.8%-3.3%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72968377" name="TextBox 12">
                          <a:extLst>
                            <a:ext uri="{FF2B5EF4-FFF2-40B4-BE49-F238E27FC236}">
                              <a16:creationId xmlns:a16="http://schemas.microsoft.com/office/drawing/2014/main" id="{B9AB80F7-775C-048F-4BD9-268B6914EB7C}"/>
                            </a:ext>
                          </a:extLst>
                        </wps:cNvPr>
                        <wps:cNvSpPr txBox="1"/>
                        <wps:spPr>
                          <a:xfrm>
                            <a:off x="4332289" y="-1"/>
                            <a:ext cx="1136650" cy="32046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5733CF53" w14:textId="77777777" w:rsidR="00A6762D" w:rsidRDefault="00A6762D" w:rsidP="00A6762D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  <w14:ligatures w14:val="none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 xml:space="preserve">Gloucestershire </w:t>
                              </w:r>
                            </w:p>
                            <w:p w14:paraId="79A59677" w14:textId="77777777" w:rsidR="00A6762D" w:rsidRDefault="00A6762D" w:rsidP="00A6762D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DESP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596655507" name="TextBox 15">
                          <a:extLst>
                            <a:ext uri="{FF2B5EF4-FFF2-40B4-BE49-F238E27FC236}">
                              <a16:creationId xmlns:a16="http://schemas.microsoft.com/office/drawing/2014/main" id="{4C4DF2EF-FE6E-2118-9BA6-66E8944605AC}"/>
                            </a:ext>
                          </a:extLst>
                        </wps:cNvPr>
                        <wps:cNvSpPr txBox="1"/>
                        <wps:spPr>
                          <a:xfrm>
                            <a:off x="6306954" y="0"/>
                            <a:ext cx="1136650" cy="30776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608A41F9" w14:textId="77777777" w:rsidR="00A6762D" w:rsidRDefault="00A6762D" w:rsidP="00A6762D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  <w14:ligatures w14:val="none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 xml:space="preserve">South Tyneside </w:t>
                              </w:r>
                            </w:p>
                            <w:p w14:paraId="3311D948" w14:textId="77777777" w:rsidR="00A6762D" w:rsidRDefault="00A6762D" w:rsidP="00A6762D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DESP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840408027" name="TextBox 17">
                          <a:extLst>
                            <a:ext uri="{FF2B5EF4-FFF2-40B4-BE49-F238E27FC236}">
                              <a16:creationId xmlns:a16="http://schemas.microsoft.com/office/drawing/2014/main" id="{8DAC2323-6EF6-8AEF-9CBC-40F574FAED11}"/>
                            </a:ext>
                          </a:extLst>
                        </wps:cNvPr>
                        <wps:cNvSpPr txBox="1">
                          <a:spLocks/>
                        </wps:cNvSpPr>
                        <wps:spPr>
                          <a:xfrm>
                            <a:off x="6929725" y="464842"/>
                            <a:ext cx="900000" cy="126000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4EC9613E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4"/>
                                  <w:szCs w:val="14"/>
                                  <w14:ligatures w14:val="none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PLD survey</w:t>
                              </w:r>
                            </w:p>
                            <w:p w14:paraId="1EA4694F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br/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Not distributed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g:grpSp>
                        <wpg:cNvPr id="2044623187" name="Group 2044623187">
                          <a:extLst>
                            <a:ext uri="{FF2B5EF4-FFF2-40B4-BE49-F238E27FC236}">
                              <a16:creationId xmlns:a16="http://schemas.microsoft.com/office/drawing/2014/main" id="{DA86B0E2-70F2-B984-B1C7-829B1E3FBE23}"/>
                            </a:ext>
                          </a:extLst>
                        </wpg:cNvPr>
                        <wpg:cNvGrpSpPr/>
                        <wpg:grpSpPr>
                          <a:xfrm>
                            <a:off x="456350" y="298928"/>
                            <a:ext cx="990376" cy="175942"/>
                            <a:chOff x="456350" y="298928"/>
                            <a:chExt cx="990376" cy="175942"/>
                          </a:xfrm>
                        </wpg:grpSpPr>
                        <wps:wsp>
                          <wps:cNvPr id="586063935" name="Connector: Elbow 586063935">
                            <a:extLst>
                              <a:ext uri="{FF2B5EF4-FFF2-40B4-BE49-F238E27FC236}">
                                <a16:creationId xmlns:a16="http://schemas.microsoft.com/office/drawing/2014/main" id="{224A319E-3F61-A01A-A1C2-8275E8F7A7C9}"/>
                              </a:ext>
                            </a:extLst>
                          </wps:cNvPr>
                          <wps:cNvCnPr>
                            <a:cxnSpLocks/>
                          </wps:cNvCnPr>
                          <wps:spPr>
                            <a:xfrm rot="5400000" flipH="1" flipV="1">
                              <a:off x="945188" y="-26668"/>
                              <a:ext cx="12700" cy="990376"/>
                            </a:xfrm>
                            <a:prstGeom prst="bentConnector3">
                              <a:avLst>
                                <a:gd name="adj1" fmla="val 634291"/>
                              </a:avLst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880430077" name="Straight Connector 1880430077">
                            <a:extLst>
                              <a:ext uri="{FF2B5EF4-FFF2-40B4-BE49-F238E27FC236}">
                                <a16:creationId xmlns:a16="http://schemas.microsoft.com/office/drawing/2014/main" id="{613B8CB1-5681-C2D3-4FBD-C1A6F960D7AB}"/>
                              </a:ext>
                            </a:extLst>
                          </wps:cNvPr>
                          <wps:cNvCnPr>
                            <a:cxnSpLocks/>
                            <a:stCxn id="1171020528" idx="2"/>
                          </wps:cNvCnPr>
                          <wps:spPr>
                            <a:xfrm>
                              <a:off x="951272" y="298928"/>
                              <a:ext cx="242" cy="89447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s:wsp>
                        <wps:cNvPr id="1153311519" name="Connector: Elbow 1153311519">
                          <a:extLst>
                            <a:ext uri="{FF2B5EF4-FFF2-40B4-BE49-F238E27FC236}">
                              <a16:creationId xmlns:a16="http://schemas.microsoft.com/office/drawing/2014/main" id="{39A921A4-2274-5403-09AD-EA792A9B4BE0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rot="5400000" flipH="1" flipV="1">
                            <a:off x="2918137" y="-26667"/>
                            <a:ext cx="12700" cy="990376"/>
                          </a:xfrm>
                          <a:prstGeom prst="bentConnector3">
                            <a:avLst>
                              <a:gd name="adj1" fmla="val 634291"/>
                            </a:avLst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657928935" name="Straight Connector 1657928935">
                          <a:extLst>
                            <a:ext uri="{FF2B5EF4-FFF2-40B4-BE49-F238E27FC236}">
                              <a16:creationId xmlns:a16="http://schemas.microsoft.com/office/drawing/2014/main" id="{FD616AC5-4E77-D80C-2837-C72910D3B252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2924487" y="307780"/>
                            <a:ext cx="0" cy="8062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225950642" name="Connector: Elbow 1225950642">
                          <a:extLst>
                            <a:ext uri="{FF2B5EF4-FFF2-40B4-BE49-F238E27FC236}">
                              <a16:creationId xmlns:a16="http://schemas.microsoft.com/office/drawing/2014/main" id="{51F16727-90EC-B0B7-1C1B-4A3C278579C6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rot="5400000" flipH="1" flipV="1">
                            <a:off x="4898889" y="-13967"/>
                            <a:ext cx="12700" cy="990376"/>
                          </a:xfrm>
                          <a:prstGeom prst="bentConnector3">
                            <a:avLst>
                              <a:gd name="adj1" fmla="val 634291"/>
                            </a:avLst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16022793" name="Straight Connector 216022793">
                          <a:extLst>
                            <a:ext uri="{FF2B5EF4-FFF2-40B4-BE49-F238E27FC236}">
                              <a16:creationId xmlns:a16="http://schemas.microsoft.com/office/drawing/2014/main" id="{7758609D-E587-B1E6-6F3A-50B9CB6E5E5C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4905239" y="320480"/>
                            <a:ext cx="0" cy="8062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399560148" name="Connector: Elbow 1399560148">
                          <a:extLst>
                            <a:ext uri="{FF2B5EF4-FFF2-40B4-BE49-F238E27FC236}">
                              <a16:creationId xmlns:a16="http://schemas.microsoft.com/office/drawing/2014/main" id="{8B55A28B-FE9A-7F46-50F2-0D8CB553C8FC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 rot="5400000" flipH="1" flipV="1">
                            <a:off x="6878187" y="-26667"/>
                            <a:ext cx="12700" cy="990376"/>
                          </a:xfrm>
                          <a:prstGeom prst="bentConnector3">
                            <a:avLst>
                              <a:gd name="adj1" fmla="val 634291"/>
                            </a:avLst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97250765" name="Straight Connector 397250765">
                          <a:extLst>
                            <a:ext uri="{FF2B5EF4-FFF2-40B4-BE49-F238E27FC236}">
                              <a16:creationId xmlns:a16="http://schemas.microsoft.com/office/drawing/2014/main" id="{B407E9AA-7CA2-37B4-A600-E1A322ABB72E}"/>
                            </a:ext>
                          </a:extLst>
                        </wps:cNvPr>
                        <wps:cNvCnPr>
                          <a:cxnSpLocks/>
                        </wps:cNvCnPr>
                        <wps:spPr>
                          <a:xfrm>
                            <a:off x="6884537" y="307780"/>
                            <a:ext cx="0" cy="8062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132421900" name="TextBox 13">
                          <a:extLst>
                            <a:ext uri="{FF2B5EF4-FFF2-40B4-BE49-F238E27FC236}">
                              <a16:creationId xmlns:a16="http://schemas.microsoft.com/office/drawing/2014/main" id="{29EA4FC3-CC7B-62E7-D12A-75DF1FDC0988}"/>
                            </a:ext>
                          </a:extLst>
                        </wps:cNvPr>
                        <wps:cNvSpPr txBox="1"/>
                        <wps:spPr>
                          <a:xfrm>
                            <a:off x="3961504" y="464842"/>
                            <a:ext cx="900000" cy="126000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2468B0C0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4"/>
                                  <w:szCs w:val="14"/>
                                  <w14:ligatures w14:val="none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HCP survey</w:t>
                              </w:r>
                            </w:p>
                            <w:p w14:paraId="5F51804D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br/>
                                <w:t>Staff invited (n): 35</w:t>
                              </w:r>
                            </w:p>
                            <w:p w14:paraId="54B3FFE9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br/>
                                <w:t>Responses (n): 30</w:t>
                              </w:r>
                            </w:p>
                            <w:p w14:paraId="186D63BD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Response rate: 85.7%</w:t>
                              </w:r>
                            </w:p>
                            <w:p w14:paraId="60E4AAB3" w14:textId="6F909E98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95% CI: 69.7%-95.2%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444535062" name="TextBox 14">
                          <a:extLst>
                            <a:ext uri="{FF2B5EF4-FFF2-40B4-BE49-F238E27FC236}">
                              <a16:creationId xmlns:a16="http://schemas.microsoft.com/office/drawing/2014/main" id="{E361E23E-429B-F8AA-C1EC-11BCEFEB290F}"/>
                            </a:ext>
                          </a:extLst>
                        </wps:cNvPr>
                        <wps:cNvSpPr txBox="1">
                          <a:spLocks/>
                        </wps:cNvSpPr>
                        <wps:spPr>
                          <a:xfrm>
                            <a:off x="4951880" y="464843"/>
                            <a:ext cx="900000" cy="126000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3F7576E2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4"/>
                                  <w:szCs w:val="14"/>
                                  <w14:ligatures w14:val="none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PLD survey</w:t>
                              </w:r>
                            </w:p>
                            <w:p w14:paraId="185E9E7C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br/>
                                <w:t xml:space="preserve">Leaflet invites (n): 1000 </w:t>
                              </w:r>
                            </w:p>
                            <w:p w14:paraId="00F2C17C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Responses (n): 35</w:t>
                              </w:r>
                            </w:p>
                            <w:p w14:paraId="7BF55BA1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Response rate: 3.5%</w:t>
                              </w:r>
                            </w:p>
                            <w:p w14:paraId="5620A30E" w14:textId="1A69CBC3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95% CI: 2.4%-4.8%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406298978" name="TextBox 10">
                          <a:extLst>
                            <a:ext uri="{FF2B5EF4-FFF2-40B4-BE49-F238E27FC236}">
                              <a16:creationId xmlns:a16="http://schemas.microsoft.com/office/drawing/2014/main" id="{C33FB743-01D0-8400-ED73-1F66AF410480}"/>
                            </a:ext>
                          </a:extLst>
                        </wps:cNvPr>
                        <wps:cNvSpPr txBox="1"/>
                        <wps:spPr>
                          <a:xfrm>
                            <a:off x="1980752" y="464842"/>
                            <a:ext cx="900000" cy="126000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3D1C3889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4"/>
                                  <w:szCs w:val="14"/>
                                  <w14:ligatures w14:val="none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HCP survey</w:t>
                              </w:r>
                            </w:p>
                            <w:p w14:paraId="7EB1C18C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br/>
                                <w:t xml:space="preserve">Staff invited (n): 78 </w:t>
                              </w:r>
                            </w:p>
                            <w:p w14:paraId="045B19A4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br/>
                                <w:t xml:space="preserve">Responses (n): 55 </w:t>
                              </w:r>
                            </w:p>
                            <w:p w14:paraId="35F34CC5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Response rate: 70.5%</w:t>
                              </w:r>
                            </w:p>
                            <w:p w14:paraId="7133C82B" w14:textId="5C053E8F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95% CI: 60.5%-81.5%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50056611" name="TextBox 5">
                          <a:extLst>
                            <a:ext uri="{FF2B5EF4-FFF2-40B4-BE49-F238E27FC236}">
                              <a16:creationId xmlns:a16="http://schemas.microsoft.com/office/drawing/2014/main" id="{DFA21044-03E1-3BAB-D713-281B226C43D8}"/>
                            </a:ext>
                          </a:extLst>
                        </wps:cNvPr>
                        <wps:cNvSpPr txBox="1"/>
                        <wps:spPr>
                          <a:xfrm>
                            <a:off x="0" y="464842"/>
                            <a:ext cx="900000" cy="126000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6A930E82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4"/>
                                  <w:szCs w:val="14"/>
                                  <w14:ligatures w14:val="none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HCP survey</w:t>
                              </w:r>
                            </w:p>
                            <w:p w14:paraId="26A078DB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br/>
                                <w:t xml:space="preserve">Staff invited (n): 54 </w:t>
                              </w:r>
                            </w:p>
                            <w:p w14:paraId="7549250C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br/>
                                <w:t xml:space="preserve">Responses (n): 30 </w:t>
                              </w:r>
                            </w:p>
                            <w:p w14:paraId="121F461B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Response rate: 55.6%</w:t>
                              </w:r>
                            </w:p>
                            <w:p w14:paraId="7A9D3A57" w14:textId="4E5CDFDF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95% CI: 41.4%-69.1%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948605564" name="TextBox 16">
                          <a:extLst>
                            <a:ext uri="{FF2B5EF4-FFF2-40B4-BE49-F238E27FC236}">
                              <a16:creationId xmlns:a16="http://schemas.microsoft.com/office/drawing/2014/main" id="{2E82EEF7-75F4-CD92-1754-BD74B013A88D}"/>
                            </a:ext>
                          </a:extLst>
                        </wps:cNvPr>
                        <wps:cNvSpPr txBox="1"/>
                        <wps:spPr>
                          <a:xfrm>
                            <a:off x="5939349" y="464842"/>
                            <a:ext cx="900000" cy="126000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7CD4106A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4"/>
                                  <w:szCs w:val="14"/>
                                  <w14:ligatures w14:val="none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HCP survey</w:t>
                              </w:r>
                            </w:p>
                            <w:p w14:paraId="6E86B99A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br/>
                                <w:t>Staff invited (n): 25</w:t>
                              </w:r>
                            </w:p>
                            <w:p w14:paraId="418B35F7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br/>
                                <w:t>Responses (n): 22</w:t>
                              </w:r>
                            </w:p>
                            <w:p w14:paraId="14A229A9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Response rate: 88.0%</w:t>
                              </w:r>
                            </w:p>
                            <w:p w14:paraId="23538F54" w14:textId="5369BC4E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95% CI: 68.8%-97.5%</w:t>
                              </w:r>
                            </w:p>
                            <w:p w14:paraId="57AE4276" w14:textId="77777777" w:rsidR="00A6762D" w:rsidRDefault="00A6762D" w:rsidP="00A6762D">
                              <w:pP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A402853" id="Group 31" o:spid="_x0000_s1026" style="position:absolute;margin-left:21.6pt;margin-top:19.7pt;width:730.85pt;height:238.4pt;z-index:251659264;mso-width-relative:margin;mso-height-relative:margin" coordorigin="" coordsize="78297,1724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4" o:spid="_x0000_s1027" type="#_x0000_t202" style="position:absolute;left:3832;width:11360;height:298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" filled="f" strokecolor="black [3213]">
                  <v:textbox>
                    <w:txbxContent>
                      <w:p w14:paraId="6AD769CE" w14:textId="77777777" w:rsidR="00A6762D" w:rsidRDefault="00A6762D" w:rsidP="00A6762D">
                        <w:pPr>
                          <w:jc w:val="center"/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  <w14:ligatures w14:val="none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South East London DESP</w:t>
                        </w:r>
                      </w:p>
                    </w:txbxContent>
                  </v:textbox>
                </v:shape>
                <v:shape id="TextBox 6" o:spid="_x0000_s1028" type="#_x0000_t202" style="position:absolute;left:9903;top:4648;width:9000;height:126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" filled="f" strokecolor="black [3213]">
                  <v:path arrowok="t"/>
                  <v:textbox>
                    <w:txbxContent>
                      <w:p w14:paraId="6502E6D0" w14:textId="77777777" w:rsidR="00A6762D" w:rsidRDefault="00A6762D" w:rsidP="00A6762D">
                        <w:pP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4"/>
                            <w:szCs w:val="14"/>
                            <w14:ligatures w14:val="none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PLD survey</w:t>
                        </w:r>
                      </w:p>
                      <w:p w14:paraId="3B5DB7D1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br/>
                          <w:t>Text message invites (n): 13,920</w:t>
                        </w:r>
                      </w:p>
                      <w:p w14:paraId="1561A93E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 xml:space="preserve"> </w:t>
                        </w:r>
                      </w:p>
                      <w:p w14:paraId="5EA65A9B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Responses (n): 972</w:t>
                        </w:r>
                      </w:p>
                      <w:p w14:paraId="2EEED728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Response rate: 7.0%</w:t>
                        </w:r>
                      </w:p>
                      <w:p w14:paraId="546213E4" w14:textId="065D8FA8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95% CI: 6.6%-7.4%</w:t>
                        </w:r>
                      </w:p>
                    </w:txbxContent>
                  </v:textbox>
                </v:shape>
                <v:shape id="TextBox 9" o:spid="_x0000_s1029" type="#_x0000_t202" style="position:absolute;left:23578;width:11366;height:298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" filled="f" strokecolor="black [3213]">
                  <v:textbox>
                    <w:txbxContent>
                      <w:p w14:paraId="51A1E85F" w14:textId="77777777" w:rsidR="00A6762D" w:rsidRDefault="00A6762D" w:rsidP="00A6762D">
                        <w:pPr>
                          <w:jc w:val="center"/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  <w14:ligatures w14:val="none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North East London DESP</w:t>
                        </w:r>
                      </w:p>
                    </w:txbxContent>
                  </v:textbox>
                </v:shape>
                <v:shape id="TextBox 11" o:spid="_x0000_s1030" type="#_x0000_t202" style="position:absolute;left:29711;top:4648;width:9000;height:126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" filled="f" strokecolor="black [3213]">
                  <v:path arrowok="t"/>
                  <v:textbox>
                    <w:txbxContent>
                      <w:p w14:paraId="4B5C567C" w14:textId="77777777" w:rsidR="00A6762D" w:rsidRDefault="00A6762D" w:rsidP="00A6762D">
                        <w:pP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4"/>
                            <w:szCs w:val="14"/>
                            <w14:ligatures w14:val="none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PLD survey</w:t>
                        </w:r>
                      </w:p>
                      <w:p w14:paraId="306EA1F3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br/>
                          <w:t>Text message invites (n): 18,163</w:t>
                        </w:r>
                      </w:p>
                      <w:p w14:paraId="1F47A505" w14:textId="67BABFFE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</w:p>
                      <w:p w14:paraId="1A927E12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Responses (n): 560</w:t>
                        </w:r>
                      </w:p>
                      <w:p w14:paraId="00FB366F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Response rate: 3.1%</w:t>
                        </w:r>
                      </w:p>
                      <w:p w14:paraId="55C08ED1" w14:textId="503DD7E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95% CI: 2.8%-3.3%</w:t>
                        </w:r>
                      </w:p>
                    </w:txbxContent>
                  </v:textbox>
                </v:shape>
                <v:shape id="TextBox 12" o:spid="_x0000_s1031" type="#_x0000_t202" style="position:absolute;left:43322;width:11367;height:320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" filled="f" strokecolor="black [3213]">
                  <v:textbox>
                    <w:txbxContent>
                      <w:p w14:paraId="5733CF53" w14:textId="77777777" w:rsidR="00A6762D" w:rsidRDefault="00A6762D" w:rsidP="00A6762D">
                        <w:pPr>
                          <w:jc w:val="center"/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  <w14:ligatures w14:val="none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 xml:space="preserve">Gloucestershire </w:t>
                        </w:r>
                      </w:p>
                      <w:p w14:paraId="79A59677" w14:textId="77777777" w:rsidR="00A6762D" w:rsidRDefault="00A6762D" w:rsidP="00A6762D">
                        <w:pPr>
                          <w:jc w:val="center"/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DESP</w:t>
                        </w:r>
                      </w:p>
                    </w:txbxContent>
                  </v:textbox>
                </v:shape>
                <v:shape id="TextBox 15" o:spid="_x0000_s1032" type="#_x0000_t202" style="position:absolute;left:63069;width:11367;height:30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" filled="f" strokecolor="black [3213]">
                  <v:textbox>
                    <w:txbxContent>
                      <w:p w14:paraId="608A41F9" w14:textId="77777777" w:rsidR="00A6762D" w:rsidRDefault="00A6762D" w:rsidP="00A6762D">
                        <w:pPr>
                          <w:jc w:val="center"/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  <w14:ligatures w14:val="none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 xml:space="preserve">South Tyneside </w:t>
                        </w:r>
                      </w:p>
                      <w:p w14:paraId="3311D948" w14:textId="77777777" w:rsidR="00A6762D" w:rsidRDefault="00A6762D" w:rsidP="00A6762D">
                        <w:pPr>
                          <w:jc w:val="center"/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DESP</w:t>
                        </w:r>
                      </w:p>
                    </w:txbxContent>
                  </v:textbox>
                </v:shape>
                <v:shape id="TextBox 17" o:spid="_x0000_s1033" type="#_x0000_t202" style="position:absolute;left:69297;top:4648;width:9000;height:126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" filled="f" strokecolor="black [3213]">
                  <v:path arrowok="t"/>
                  <v:textbox>
                    <w:txbxContent>
                      <w:p w14:paraId="4EC9613E" w14:textId="77777777" w:rsidR="00A6762D" w:rsidRDefault="00A6762D" w:rsidP="00A6762D">
                        <w:pP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4"/>
                            <w:szCs w:val="14"/>
                            <w14:ligatures w14:val="none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PLD survey</w:t>
                        </w:r>
                      </w:p>
                      <w:p w14:paraId="1EA4694F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br/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Not distributed</w:t>
                        </w:r>
                      </w:p>
                    </w:txbxContent>
                  </v:textbox>
                </v:shape>
                <v:group id="Group 2044623187" o:spid="_x0000_s1034" style="position:absolute;left:4563;top:2989;width:9904;height:1759" coordorigin="4563,2989" coordsize="9903,17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">
                  <v:shapetype id="_x0000_t34" coordsize="21600,21600" o:spt="34" o:oned="t" adj="10800" path="m,l@0,0@0,21600,21600,21600e" filled="f">
                    <v:stroke joinstyle="miter"/>
                    <v:formulas>
                      <v:f eqn="val #0"/>
                    </v:formulas>
                    <v:path arrowok="t" fillok="f" o:connecttype="none"/>
                    <v:handles>
                      <v:h position="#0,center"/>
                    </v:handles>
                    <o:lock v:ext="edit" shapetype="t"/>
                  </v:shapetype>
                  <v:shape id="Connector: Elbow 586063935" o:spid="_x0000_s1035" type="#_x0000_t34" style="position:absolute;left:9451;top:-267;width:127;height:9904;rotation:90;flip:x y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" adj="137007" strokecolor="black [3213]" strokeweight=".5pt">
                    <o:lock v:ext="edit" shapetype="f"/>
                  </v:shape>
                  <v:line id="Straight Connector 1880430077" o:spid="_x0000_s1036" style="position:absolute;visibility:visible;mso-wrap-style:square" from="9512,2989" to="9515,3883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" strokecolor="black [3213]" strokeweight=".5pt">
                    <v:stroke joinstyle="miter"/>
                    <o:lock v:ext="edit" shapetype="f"/>
                  </v:line>
                </v:group>
                <v:shape id="Connector: Elbow 1153311519" o:spid="_x0000_s1037" type="#_x0000_t34" style="position:absolute;left:29180;top:-267;width:127;height:9904;rotation:90;flip:x y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" adj="137007" strokecolor="black [3213]" strokeweight=".5pt">
                  <o:lock v:ext="edit" shapetype="f"/>
                </v:shape>
                <v:line id="Straight Connector 1657928935" o:spid="_x0000_s1038" style="position:absolute;visibility:visible;mso-wrap-style:square" from="29244,3077" to="29244,388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" strokecolor="black [3213]" strokeweight=".5pt">
                  <v:stroke joinstyle="miter"/>
                  <o:lock v:ext="edit" shapetype="f"/>
                </v:line>
                <v:shape id="Connector: Elbow 1225950642" o:spid="_x0000_s1039" type="#_x0000_t34" style="position:absolute;left:48988;top:-140;width:127;height:9904;rotation:90;flip:x y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" adj="137007" strokecolor="black [3213]" strokeweight=".5pt">
                  <o:lock v:ext="edit" shapetype="f"/>
                </v:shape>
                <v:line id="Straight Connector 216022793" o:spid="_x0000_s1040" style="position:absolute;visibility:visible;mso-wrap-style:square" from="49052,3204" to="49052,401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" strokecolor="black [3213]" strokeweight=".5pt">
                  <v:stroke joinstyle="miter"/>
                  <o:lock v:ext="edit" shapetype="f"/>
                </v:line>
                <v:shape id="Connector: Elbow 1399560148" o:spid="_x0000_s1041" type="#_x0000_t34" style="position:absolute;left:68781;top:-267;width:127;height:9904;rotation:90;flip:x y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" adj="137007" strokecolor="black [3213]" strokeweight=".5pt">
                  <o:lock v:ext="edit" shapetype="f"/>
                </v:shape>
                <v:line id="Straight Connector 397250765" o:spid="_x0000_s1042" style="position:absolute;visibility:visible;mso-wrap-style:square" from="68845,3077" to="68845,388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" strokecolor="black [3213]" strokeweight=".5pt">
                  <v:stroke joinstyle="miter"/>
                  <o:lock v:ext="edit" shapetype="f"/>
                </v:line>
                <v:shape id="TextBox 13" o:spid="_x0000_s1043" type="#_x0000_t202" style="position:absolute;left:39615;top:4648;width:9000;height:126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" fillcolor="white [3212]" strokecolor="black [3213]">
                  <v:textbox>
                    <w:txbxContent>
                      <w:p w14:paraId="2468B0C0" w14:textId="77777777" w:rsidR="00A6762D" w:rsidRDefault="00A6762D" w:rsidP="00A6762D">
                        <w:pP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4"/>
                            <w:szCs w:val="14"/>
                            <w14:ligatures w14:val="none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HCP survey</w:t>
                        </w:r>
                      </w:p>
                      <w:p w14:paraId="5F51804D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br/>
                          <w:t>Staff invited (n): 35</w:t>
                        </w:r>
                      </w:p>
                      <w:p w14:paraId="54B3FFE9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br/>
                          <w:t>Responses (n): 30</w:t>
                        </w:r>
                      </w:p>
                      <w:p w14:paraId="186D63BD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Response rate: 85.7%</w:t>
                        </w:r>
                      </w:p>
                      <w:p w14:paraId="60E4AAB3" w14:textId="6F909E98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95% CI: 69.7%-95.2%</w:t>
                        </w:r>
                      </w:p>
                    </w:txbxContent>
                  </v:textbox>
                </v:shape>
                <v:shape id="TextBox 14" o:spid="_x0000_s1044" type="#_x0000_t202" style="position:absolute;left:49518;top:4648;width:9000;height:126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" fillcolor="white [3212]" strokecolor="black [3213]">
                  <v:path arrowok="t"/>
                  <v:textbox>
                    <w:txbxContent>
                      <w:p w14:paraId="3F7576E2" w14:textId="77777777" w:rsidR="00A6762D" w:rsidRDefault="00A6762D" w:rsidP="00A6762D">
                        <w:pP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4"/>
                            <w:szCs w:val="14"/>
                            <w14:ligatures w14:val="none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PLD survey</w:t>
                        </w:r>
                      </w:p>
                      <w:p w14:paraId="185E9E7C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br/>
                          <w:t xml:space="preserve">Leaflet invites (n): 1000 </w:t>
                        </w:r>
                      </w:p>
                      <w:p w14:paraId="00F2C17C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Responses (n): 35</w:t>
                        </w:r>
                      </w:p>
                      <w:p w14:paraId="7BF55BA1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Response rate: 3.5%</w:t>
                        </w:r>
                      </w:p>
                      <w:p w14:paraId="5620A30E" w14:textId="1A69CBC3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95% CI: 2.4%-4.8%</w:t>
                        </w:r>
                      </w:p>
                    </w:txbxContent>
                  </v:textbox>
                </v:shape>
                <v:shape id="TextBox 10" o:spid="_x0000_s1045" type="#_x0000_t202" style="position:absolute;left:19807;top:4648;width:9000;height:126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" fillcolor="white [3212]" strokecolor="black [3213]">
                  <v:textbox>
                    <w:txbxContent>
                      <w:p w14:paraId="3D1C3889" w14:textId="77777777" w:rsidR="00A6762D" w:rsidRDefault="00A6762D" w:rsidP="00A6762D">
                        <w:pP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4"/>
                            <w:szCs w:val="14"/>
                            <w14:ligatures w14:val="none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HCP survey</w:t>
                        </w:r>
                      </w:p>
                      <w:p w14:paraId="7EB1C18C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br/>
                          <w:t xml:space="preserve">Staff invited (n): 78 </w:t>
                        </w:r>
                      </w:p>
                      <w:p w14:paraId="045B19A4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br/>
                          <w:t xml:space="preserve">Responses (n): 55 </w:t>
                        </w:r>
                      </w:p>
                      <w:p w14:paraId="35F34CC5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Response rate: 70.5%</w:t>
                        </w:r>
                      </w:p>
                      <w:p w14:paraId="7133C82B" w14:textId="5C053E8F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95% CI: 60.5%-81.5%</w:t>
                        </w:r>
                      </w:p>
                    </w:txbxContent>
                  </v:textbox>
                </v:shape>
                <v:shape id="TextBox 5" o:spid="_x0000_s1046" type="#_x0000_t202" style="position:absolute;top:4648;width:9000;height:126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" fillcolor="white [3212]" strokecolor="black [3213]">
                  <v:textbox>
                    <w:txbxContent>
                      <w:p w14:paraId="6A930E82" w14:textId="77777777" w:rsidR="00A6762D" w:rsidRDefault="00A6762D" w:rsidP="00A6762D">
                        <w:pP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4"/>
                            <w:szCs w:val="14"/>
                            <w14:ligatures w14:val="none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HCP survey</w:t>
                        </w:r>
                      </w:p>
                      <w:p w14:paraId="26A078DB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br/>
                          <w:t xml:space="preserve">Staff invited (n): 54 </w:t>
                        </w:r>
                      </w:p>
                      <w:p w14:paraId="7549250C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br/>
                          <w:t xml:space="preserve">Responses (n): 30 </w:t>
                        </w:r>
                      </w:p>
                      <w:p w14:paraId="121F461B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Response rate: 55.6%</w:t>
                        </w:r>
                      </w:p>
                      <w:p w14:paraId="7A9D3A57" w14:textId="4E5CDFDF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95% CI: 41.4%-69.1%</w:t>
                        </w:r>
                      </w:p>
                    </w:txbxContent>
                  </v:textbox>
                </v:shape>
                <v:shape id="TextBox 16" o:spid="_x0000_s1047" type="#_x0000_t202" style="position:absolute;left:59393;top:4648;width:9000;height:126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" fillcolor="white [3212]" strokecolor="black [3213]">
                  <v:textbox>
                    <w:txbxContent>
                      <w:p w14:paraId="7CD4106A" w14:textId="77777777" w:rsidR="00A6762D" w:rsidRDefault="00A6762D" w:rsidP="00A6762D">
                        <w:pP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4"/>
                            <w:szCs w:val="14"/>
                            <w14:ligatures w14:val="none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HCP survey</w:t>
                        </w:r>
                      </w:p>
                      <w:p w14:paraId="6E86B99A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br/>
                          <w:t>Staff invited (n): 25</w:t>
                        </w:r>
                      </w:p>
                      <w:p w14:paraId="418B35F7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br/>
                          <w:t>Responses (n): 22</w:t>
                        </w:r>
                      </w:p>
                      <w:p w14:paraId="14A229A9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Response rate: 88.0%</w:t>
                        </w:r>
                      </w:p>
                      <w:p w14:paraId="23538F54" w14:textId="5369BC4E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95% CI: 68.8%-97.5%</w:t>
                        </w:r>
                      </w:p>
                      <w:p w14:paraId="57AE4276" w14:textId="77777777" w:rsidR="00A6762D" w:rsidRDefault="00A6762D" w:rsidP="00A6762D">
                        <w:pP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 xml:space="preserve"> 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2D7B8AD7" w14:textId="77777777" w:rsidR="00A6762D" w:rsidRDefault="00A6762D" w:rsidP="00A6762D"/>
    <w:p w14:paraId="07D00C71" w14:textId="77777777" w:rsidR="00A6762D" w:rsidRDefault="00A6762D" w:rsidP="00A6762D"/>
    <w:p w14:paraId="089F644F" w14:textId="77777777" w:rsidR="00A6762D" w:rsidRDefault="00A6762D" w:rsidP="00A6762D"/>
    <w:p w14:paraId="232310AA" w14:textId="77777777" w:rsidR="00A6762D" w:rsidRDefault="00A6762D" w:rsidP="00A6762D"/>
    <w:p w14:paraId="0CA630B6" w14:textId="77777777" w:rsidR="00A6762D" w:rsidRDefault="00A6762D" w:rsidP="00A6762D"/>
    <w:p w14:paraId="5AA9D9F0" w14:textId="77777777" w:rsidR="00A6762D" w:rsidRDefault="00A6762D" w:rsidP="00A6762D"/>
    <w:p w14:paraId="371823F0" w14:textId="77777777" w:rsidR="00A6762D" w:rsidRDefault="00A6762D" w:rsidP="00A6762D"/>
    <w:p w14:paraId="6C40FEB6" w14:textId="77777777" w:rsidR="00A6762D" w:rsidRDefault="00A6762D" w:rsidP="00A6762D"/>
    <w:p w14:paraId="493B3178" w14:textId="77777777" w:rsidR="00A6762D" w:rsidRDefault="00A6762D" w:rsidP="00A6762D"/>
    <w:p w14:paraId="4AEE69FD" w14:textId="77777777" w:rsidR="00A6762D" w:rsidRDefault="00A6762D" w:rsidP="00A6762D"/>
    <w:p w14:paraId="334DB5ED" w14:textId="77777777" w:rsidR="00A6762D" w:rsidRDefault="00A6762D" w:rsidP="00A6762D"/>
    <w:p w14:paraId="6E478792" w14:textId="1ED28A79" w:rsidR="00A6762D" w:rsidRDefault="00A6762D" w:rsidP="00A6762D">
      <w:pPr>
        <w:pStyle w:val="Heading2"/>
      </w:pPr>
      <w:bookmarkStart w:id="4" w:name="_Toc198562403"/>
      <w:r>
        <w:t>Figure S1</w:t>
      </w:r>
      <w:r w:rsidR="007C71A2">
        <w:t>:</w:t>
      </w:r>
      <w:r>
        <w:t xml:space="preserve"> Response rates for people living with diabetes and Healthcare practitioners by centre.</w:t>
      </w:r>
      <w:bookmarkEnd w:id="4"/>
    </w:p>
    <w:p w14:paraId="3F0D9A19" w14:textId="77777777" w:rsidR="00A6762D" w:rsidRDefault="00A6762D" w:rsidP="007C71A2"/>
    <w:p w14:paraId="600714FA" w14:textId="74A8037C" w:rsidR="007C71A2" w:rsidRDefault="007C71A2" w:rsidP="007C71A2">
      <w:pPr>
        <w:pStyle w:val="Heading2"/>
      </w:pPr>
      <w:bookmarkStart w:id="5" w:name="_Toc198562404"/>
      <w:r>
        <w:t>Text S1: Sample Size</w:t>
      </w:r>
      <w:bookmarkEnd w:id="5"/>
    </w:p>
    <w:p w14:paraId="0E170B71" w14:textId="77777777" w:rsidR="007C71A2" w:rsidRPr="00BB6BF2" w:rsidRDefault="007C71A2" w:rsidP="007C71A2">
      <w:pPr>
        <w:pStyle w:val="NoSpacing"/>
        <w:rPr>
          <w:rFonts w:cs="Arial"/>
        </w:rPr>
      </w:pPr>
      <w:r w:rsidRPr="00BB6BF2">
        <w:rPr>
          <w:rFonts w:cs="Arial"/>
        </w:rPr>
        <w:t>We aimed to recruit 100 PLD from each of the 3 main ethnic sub-groups to detect a one-step difference in mean Likert scores between groups (assuming a common standard deviation of 1.5) with 95% power and alpha (type 1 error) set to 0.01.[</w:t>
      </w:r>
      <w:r w:rsidRPr="00BB6BF2">
        <w:rPr>
          <w:rFonts w:cs="Arial"/>
        </w:rPr>
        <w:fldChar w:fldCharType="begin"/>
      </w:r>
      <w:r w:rsidRPr="00BB6BF2">
        <w:rPr>
          <w:rFonts w:cs="Arial"/>
        </w:rPr>
        <w:instrText xml:space="preserve"> ADDIN EN.CITE &lt;EndNote&gt;&lt;Cite&gt;&lt;Author&gt;Willis&lt;/Author&gt;&lt;Year&gt;2023&lt;/Year&gt;&lt;RecNum&gt;82&lt;/RecNum&gt;&lt;DisplayText&gt;&lt;style face="superscript"&gt;30&lt;/style&gt;&lt;/DisplayText&gt;&lt;record&gt;&lt;rec-number&gt;82&lt;/rec-number&gt;&lt;foreign-keys&gt;&lt;key app="EN" db-id="wv02extzhxr5xnexxri5s0tbd90vxrafvf55" timestamp="1702372529"&gt;82&lt;/key&gt;&lt;/foreign-keys&gt;&lt;ref-type name="Journal Article"&gt;17&lt;/ref-type&gt;&lt;contributors&gt;&lt;authors&gt;&lt;author&gt;Willis, Kathryn&lt;/author&gt;&lt;author&gt;Chaudhry, Umar A. R.&lt;/author&gt;&lt;author&gt;Chandrasekaran, Lakshmi&lt;/author&gt;&lt;author&gt;Wahlich, Charlotte&lt;/author&gt;&lt;author&gt;Olvera-Barrios, Abraham&lt;/author&gt;&lt;author&gt;Chambers, Ryan&lt;/author&gt;&lt;author&gt;Bolter, Louis&lt;/author&gt;&lt;author&gt;Anderson, John&lt;/author&gt;&lt;author&gt;Barman, S. A.&lt;/author&gt;&lt;author&gt;Fajtl, Jiri&lt;/author&gt;&lt;author&gt;Welikala, Roshan&lt;/author&gt;&lt;author&gt;Egan, Catherine&lt;/author&gt;&lt;author&gt;Tufail, Adnan&lt;/author&gt;&lt;author&gt;Owen, Christopher G.&lt;/author&gt;&lt;author&gt;Rudnicka, Alicja&lt;/author&gt;&lt;/authors&gt;&lt;/contributors&gt;&lt;titles&gt;&lt;title&gt;What are the perceptions and concerns of people living with diabetes and National Health Service staff around the potential implementation of AI-assisted screening for diabetic eye disease? Development and validation of a survey for use in a secondary car&lt;/title&gt;&lt;secondary-title&gt;BMJ Open&lt;/secondary-title&gt;&lt;/titles&gt;&lt;periodical&gt;&lt;full-title&gt;BMJ Open&lt;/full-title&gt;&lt;/periodical&gt;&lt;pages&gt;e075558&lt;/pages&gt;&lt;volume&gt;13&lt;/volume&gt;&lt;number&gt;11&lt;/number&gt;&lt;dates&gt;&lt;year&gt;2023&lt;/year&gt;&lt;/dates&gt;&lt;publisher&gt;BMJ&lt;/publisher&gt;&lt;isbn&gt;2044-6055&lt;/isbn&gt;&lt;urls&gt;&lt;related-urls&gt;&lt;url&gt;https://dx.doi.org/10.1136/bmjopen-2023-075558&lt;/url&gt;&lt;/related-urls&gt;&lt;/urls&gt;&lt;electronic-resource-num&gt;10.1136/bmjopen-2023-075558&lt;/electronic-resource-num&gt;&lt;/record&gt;&lt;/Cite&gt;&lt;/EndNote&gt;</w:instrText>
      </w:r>
      <w:r w:rsidRPr="00BB6BF2">
        <w:rPr>
          <w:rFonts w:cs="Arial"/>
        </w:rPr>
        <w:fldChar w:fldCharType="separate"/>
      </w:r>
      <w:r w:rsidRPr="00BB6BF2">
        <w:rPr>
          <w:rFonts w:cs="Arial"/>
          <w:noProof/>
        </w:rPr>
        <w:t>30</w:t>
      </w:r>
      <w:r w:rsidRPr="00BB6BF2">
        <w:rPr>
          <w:rFonts w:cs="Arial"/>
        </w:rPr>
        <w:fldChar w:fldCharType="end"/>
      </w:r>
      <w:r w:rsidRPr="00BB6BF2">
        <w:rPr>
          <w:rFonts w:cs="Arial"/>
        </w:rPr>
        <w:t>]  Each sociodemographic factor, including age, sex and Townsend scores as a measure of deprivation[</w:t>
      </w:r>
      <w:r w:rsidRPr="00BB6BF2">
        <w:rPr>
          <w:rFonts w:cs="Arial"/>
        </w:rPr>
        <w:fldChar w:fldCharType="begin"/>
      </w:r>
      <w:r w:rsidRPr="00BB6BF2">
        <w:rPr>
          <w:rFonts w:cs="Arial"/>
        </w:rPr>
        <w:instrText xml:space="preserve"> ADDIN EN.CITE &lt;EndNote&gt;&lt;Cite&gt;&lt;Author&gt;Townsend&lt;/Author&gt;&lt;Year&gt;1988&lt;/Year&gt;&lt;RecNum&gt;100&lt;/RecNum&gt;&lt;DisplayText&gt;&lt;style face="superscript"&gt;32&lt;/style&gt;&lt;/DisplayText&gt;&lt;record&gt;&lt;rec-number&gt;100&lt;/rec-number&gt;&lt;foreign-keys&gt;&lt;key app="EN" db-id="wv02extzhxr5xnexxri5s0tbd90vxrafvf55" timestamp="1724928574"&gt;100&lt;/key&gt;&lt;/foreign-keys&gt;&lt;ref-type name="Book"&gt;6&lt;/ref-type&gt;&lt;contributors&gt;&lt;authors&gt;&lt;author&gt;Townsend, P.&lt;/author&gt;&lt;author&gt;Phillimore ,P.&lt;/author&gt;&lt;author&gt;Beattie, A.&lt;/author&gt;&lt;/authors&gt;&lt;/contributors&gt;&lt;titles&gt;&lt;title&gt;Health and Deprivation: Inequality and the North&lt;/title&gt;&lt;/titles&gt;&lt;dates&gt;&lt;year&gt;1988&lt;/year&gt;&lt;/dates&gt;&lt;pub-location&gt;London&lt;/pub-location&gt;&lt;publisher&gt;Routledge&lt;/publisher&gt;&lt;urls&gt;&lt;/urls&gt;&lt;/record&gt;&lt;/Cite&gt;&lt;/EndNote&gt;</w:instrText>
      </w:r>
      <w:r w:rsidRPr="00BB6BF2">
        <w:rPr>
          <w:rFonts w:cs="Arial"/>
        </w:rPr>
        <w:fldChar w:fldCharType="separate"/>
      </w:r>
      <w:r w:rsidRPr="00BB6BF2">
        <w:rPr>
          <w:rFonts w:cs="Arial"/>
          <w:noProof/>
        </w:rPr>
        <w:t>32</w:t>
      </w:r>
      <w:r w:rsidRPr="00BB6BF2">
        <w:rPr>
          <w:rFonts w:cs="Arial"/>
        </w:rPr>
        <w:fldChar w:fldCharType="end"/>
      </w:r>
      <w:r w:rsidRPr="00BB6BF2">
        <w:rPr>
          <w:rFonts w:cs="Arial"/>
        </w:rPr>
        <w:t>], was grouped into a maximum of 5 subgroups for analysis, thereby providing approximately 60 participants per subgroup. This reduced the power to 90-95% (dependent on sub-group) and alpha to 0.05 to detect one-step difference in mean Likert scores between sub-groups.</w:t>
      </w:r>
    </w:p>
    <w:p w14:paraId="049287CB" w14:textId="77777777" w:rsidR="007C71A2" w:rsidRDefault="007C71A2" w:rsidP="007C71A2">
      <w:pPr>
        <w:pStyle w:val="NoSpacing"/>
        <w:rPr>
          <w:rFonts w:cs="Arial"/>
        </w:rPr>
      </w:pPr>
    </w:p>
    <w:p w14:paraId="251EAC78" w14:textId="28EFAA1C" w:rsidR="009366F8" w:rsidRDefault="007C71A2" w:rsidP="007C71A2">
      <w:pPr>
        <w:pStyle w:val="NoSpacing"/>
        <w:rPr>
          <w:rFonts w:cs="Arial"/>
        </w:rPr>
      </w:pPr>
      <w:r w:rsidRPr="00BB6BF2">
        <w:rPr>
          <w:rFonts w:cs="Arial"/>
        </w:rPr>
        <w:t xml:space="preserve">Based on previous survey work, we anticipated a 1% response rate to the surveys from PLD and hence three large DESPs were used as recruitment sites with experience in survey distribution within their screening programme. </w:t>
      </w:r>
      <w:r>
        <w:rPr>
          <w:rFonts w:cs="Arial"/>
        </w:rPr>
        <w:t>For HCP</w:t>
      </w:r>
      <w:r w:rsidRPr="00BB6BF2">
        <w:rPr>
          <w:rFonts w:cs="Arial"/>
        </w:rPr>
        <w:t>, we did not stipulate target sample sizes for staff by sociodemographic groups but aimed to recruit 70-80% of staff across NHS DESPs in this study.</w:t>
      </w:r>
    </w:p>
    <w:p w14:paraId="0D5DC1CD" w14:textId="77777777" w:rsidR="009366F8" w:rsidRDefault="009366F8">
      <w:pPr>
        <w:rPr>
          <w:rFonts w:ascii="Arial" w:hAnsi="Arial" w:cs="Arial"/>
          <w:kern w:val="0"/>
          <w:sz w:val="20"/>
          <w:szCs w:val="20"/>
          <w14:ligatures w14:val="none"/>
        </w:rPr>
      </w:pPr>
      <w:r>
        <w:rPr>
          <w:rFonts w:cs="Arial"/>
        </w:rPr>
        <w:br w:type="page"/>
      </w:r>
    </w:p>
    <w:p w14:paraId="78CC80D7" w14:textId="775E467F" w:rsidR="00302559" w:rsidRPr="00F53218" w:rsidRDefault="00302559" w:rsidP="00465B8A">
      <w:pPr>
        <w:pStyle w:val="Heading2"/>
      </w:pPr>
      <w:bookmarkStart w:id="6" w:name="_Toc198562405"/>
      <w:r>
        <w:lastRenderedPageBreak/>
        <w:t>Table S</w:t>
      </w:r>
      <w:fldSimple w:instr=" SEQ Appendix \* ARABIC ">
        <w:r w:rsidRPr="00F53218">
          <w:rPr>
            <w:noProof/>
          </w:rPr>
          <w:t>1</w:t>
        </w:r>
      </w:fldSimple>
      <w:r w:rsidRPr="00F53218">
        <w:t>: People living with diabetes</w:t>
      </w:r>
      <w:r w:rsidR="002A0471">
        <w:t xml:space="preserve"> </w:t>
      </w:r>
      <w:r w:rsidRPr="00F53218">
        <w:t>survey questions and responses by site</w:t>
      </w:r>
      <w:bookmarkEnd w:id="6"/>
    </w:p>
    <w:tbl>
      <w:tblPr>
        <w:tblW w:w="14907" w:type="dxa"/>
        <w:tblLayout w:type="fixed"/>
        <w:tblLook w:val="04A0" w:firstRow="1" w:lastRow="0" w:firstColumn="1" w:lastColumn="0" w:noHBand="0" w:noVBand="1"/>
      </w:tblPr>
      <w:tblGrid>
        <w:gridCol w:w="988"/>
        <w:gridCol w:w="6095"/>
        <w:gridCol w:w="2410"/>
        <w:gridCol w:w="1168"/>
        <w:gridCol w:w="1035"/>
        <w:gridCol w:w="1035"/>
        <w:gridCol w:w="1141"/>
        <w:gridCol w:w="1035"/>
      </w:tblGrid>
      <w:tr w:rsidR="00302559" w:rsidRPr="00792A6C" w14:paraId="3182C149" w14:textId="77777777" w:rsidTr="00B55159">
        <w:trPr>
          <w:trHeight w:val="28"/>
        </w:trPr>
        <w:tc>
          <w:tcPr>
            <w:tcW w:w="9493" w:type="dxa"/>
            <w:gridSpan w:val="3"/>
            <w:vMerge w:val="restart"/>
            <w:tcBorders>
              <w:top w:val="single" w:sz="4" w:space="0" w:color="auto"/>
              <w:left w:val="single" w:sz="4" w:space="0" w:color="auto"/>
              <w:right w:val="single" w:sz="8" w:space="0" w:color="000000"/>
            </w:tcBorders>
            <w:vAlign w:val="center"/>
          </w:tcPr>
          <w:p w14:paraId="5877AC3E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Stand Alone Questions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17B55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Total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294BD3E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NEL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F2CF047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SEL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A0AD531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Gloucester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CA1AD51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Other</w:t>
            </w:r>
          </w:p>
        </w:tc>
      </w:tr>
      <w:tr w:rsidR="00302559" w:rsidRPr="00792A6C" w14:paraId="2FE1C173" w14:textId="77777777" w:rsidTr="00B55159">
        <w:trPr>
          <w:trHeight w:val="28"/>
        </w:trPr>
        <w:tc>
          <w:tcPr>
            <w:tcW w:w="9493" w:type="dxa"/>
            <w:gridSpan w:val="3"/>
            <w:vMerge/>
            <w:tcBorders>
              <w:left w:val="sing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14:paraId="003DE497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61772AE1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 (%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33B4D228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 (%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3AEF1748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 (%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015CFB5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 (%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672274A5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 (%)</w:t>
            </w:r>
          </w:p>
        </w:tc>
      </w:tr>
      <w:tr w:rsidR="00302559" w:rsidRPr="00792A6C" w14:paraId="4F41BE35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02C7201D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Q5</w:t>
            </w:r>
          </w:p>
        </w:tc>
        <w:tc>
          <w:tcPr>
            <w:tcW w:w="6095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C27A90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''The Diabetic Eye Screening Programme is important in monitoring my condition.'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88BC5F1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355D9A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0.3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B54DFD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0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21C47E6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0.2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1FF01A5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EEEEE8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</w:tr>
      <w:tr w:rsidR="00302559" w:rsidRPr="00792A6C" w14:paraId="3539C6E3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82AD930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EDAC96D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A6E1CE8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57E6F7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0 (1.3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044872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1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0016232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1.1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020E425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8DD19F6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</w:tr>
      <w:tr w:rsidR="00302559" w:rsidRPr="00792A6C" w14:paraId="45A7CCCD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048FC81D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AFCA541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95C623D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18319DC5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,548 (98.5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427E5FB7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47 (98.0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052ABE75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54 (98.7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53D95336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5 (100.0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535A2E1C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 (100.0)</w:t>
            </w:r>
          </w:p>
        </w:tc>
      </w:tr>
      <w:tr w:rsidR="00302559" w:rsidRPr="00792A6C" w14:paraId="7B3DDC99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5168AC23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Q17</w:t>
            </w:r>
          </w:p>
        </w:tc>
        <w:tc>
          <w:tcPr>
            <w:tcW w:w="6095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7A0A87C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“</w:t>
            </w: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'I am concerned that not knowing how AI works is a barrier to people living with diabetes accepting this technology for diabetic eye screening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”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96C7ADC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B20D48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6 (11.8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6B4684F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9 (10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21280C8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0 (12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AE34995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1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C8A9333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25.0)</w:t>
            </w:r>
          </w:p>
        </w:tc>
      </w:tr>
      <w:tr w:rsidR="00302559" w:rsidRPr="00792A6C" w14:paraId="52AC5CE0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F44C7F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CB7A48B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C305E96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A95E2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59 (29.1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A8E112E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52 (27.2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735D3B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92 (3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7083B05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 (37.1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1CD0E5A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16.7)</w:t>
            </w:r>
          </w:p>
        </w:tc>
      </w:tr>
      <w:tr w:rsidR="00302559" w:rsidRPr="00792A6C" w14:paraId="37F1BC36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3973D07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B11764B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7F3E7E6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4314356D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32 (59.1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79526C63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47 (62.2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6A151157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60 (57.6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45472EB7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 (51.4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56D802D6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58.3)</w:t>
            </w:r>
          </w:p>
        </w:tc>
      </w:tr>
      <w:tr w:rsidR="00302559" w:rsidRPr="00792A6C" w14:paraId="40E49DBF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4FCE2FBE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Q21</w:t>
            </w:r>
          </w:p>
        </w:tc>
        <w:tc>
          <w:tcPr>
            <w:tcW w:w="6095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40A7AD8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“</w:t>
            </w: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If my eye images were processed by a computer or AI technology, I would be happy for these data to be securely stored under the control of the NHS and used for research to do with healthcare evaluation or improvement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”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1177CC0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1981C7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3 (5.9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69499B0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4 (6.1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DD8F271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6 (5.8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6D9BC68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5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A1DB63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8.3)</w:t>
            </w:r>
          </w:p>
        </w:tc>
      </w:tr>
      <w:tr w:rsidR="00302559" w:rsidRPr="00792A6C" w14:paraId="63EB3DE2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D847797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DEC8F1A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73AE1F0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FA9A0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53 (16.0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0F35F9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9 (15.9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3A749C0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0 (16.5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3C50412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8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839FEA7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8.3)</w:t>
            </w:r>
          </w:p>
        </w:tc>
      </w:tr>
      <w:tr w:rsidR="00302559" w:rsidRPr="00792A6C" w14:paraId="3AAE400F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52B1F29F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FB5B0B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848B54B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285FD82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,231 (78.1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7FF47588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35 (78.0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604DDE0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56 (77.8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264BF462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0 (85.7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4AEB29C5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83.3)</w:t>
            </w:r>
          </w:p>
        </w:tc>
      </w:tr>
      <w:tr w:rsidR="00302559" w:rsidRPr="00792A6C" w14:paraId="147F27E3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49DC62F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Q23</w:t>
            </w:r>
          </w:p>
        </w:tc>
        <w:tc>
          <w:tcPr>
            <w:tcW w:w="6095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6CD0CE0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“</w:t>
            </w: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I believe AI could detect diabetic eye disease equally well in people of different ethnic groups and different ages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”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373A5DF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AF343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5 (6.0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A7280B7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5 (4.5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5C0AD72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6 (6.8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BCAB466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8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A77798F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8.3)</w:t>
            </w:r>
          </w:p>
        </w:tc>
      </w:tr>
      <w:tr w:rsidR="00302559" w:rsidRPr="00792A6C" w14:paraId="1488DDE3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D29E722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B9501FA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E79D320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A53D7B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74 (36.4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8345CC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7 (33.5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BD7B72C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73 (38.4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D9B095F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25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FC35B0D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41.7)</w:t>
            </w:r>
          </w:p>
        </w:tc>
      </w:tr>
      <w:tr w:rsidR="00302559" w:rsidRPr="00792A6C" w14:paraId="376219EE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61B510F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A59138B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64FBBB3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7BE093C5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08 (57.6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7191F34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46 (62.0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072F282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33 (54.8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3723A0DB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3 (65.7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6CDEB8BD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50.0)</w:t>
            </w:r>
          </w:p>
        </w:tc>
      </w:tr>
      <w:tr w:rsidR="00302559" w:rsidRPr="00792A6C" w14:paraId="6382D95F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49898F42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Q24_3_a</w:t>
            </w:r>
          </w:p>
        </w:tc>
        <w:tc>
          <w:tcPr>
            <w:tcW w:w="6095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D49C1FA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“It</w:t>
            </w: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 xml:space="preserve"> would be important for me to receive the results of my eye assessment on the day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”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1A355FB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2666F0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05 (13.0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647B61E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9 (10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82267D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9 (14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AF61312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1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D46785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25.0)</w:t>
            </w:r>
          </w:p>
        </w:tc>
      </w:tr>
      <w:tr w:rsidR="00302559" w:rsidRPr="00792A6C" w14:paraId="21E2A307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DDA0DD2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150F1E1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95C0E3E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9B41A2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87 (37.2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E31A6EA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2 (34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1DD284A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72 (38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C5F6B15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 (51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39BFA6A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41.7)</w:t>
            </w:r>
          </w:p>
        </w:tc>
      </w:tr>
      <w:tr w:rsidR="00302559" w:rsidRPr="00792A6C" w14:paraId="18CE2159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0E951A50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91F2F9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C71034E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66988633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85 (49.8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04613B95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07 (55.0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21376992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61 (47.4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65D9C07B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 (37.1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6DBA2298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33.3)</w:t>
            </w:r>
          </w:p>
        </w:tc>
      </w:tr>
      <w:tr w:rsidR="00302559" w:rsidRPr="00792A6C" w14:paraId="481EC588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36E21E30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Q24_4_a</w:t>
            </w:r>
          </w:p>
        </w:tc>
        <w:tc>
          <w:tcPr>
            <w:tcW w:w="6095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BACDC86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“</w:t>
            </w: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I would be happy to receive results from my eye assessment via a text message or email rather than in a letter</w:t>
            </w: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”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194C64A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87D4E8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9 (10.7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CFFA1D3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8 (8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5EFD17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0 (12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C4312A7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2.9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42F5D66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</w:tr>
      <w:tr w:rsidR="00302559" w:rsidRPr="00792A6C" w14:paraId="1BE65F74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F8CC41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64B0CA8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8315741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ED4ABB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10 (19.7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558B3FD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0 (19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6FDB266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6 (20.2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DB1C37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1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7A40F28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</w:tr>
      <w:tr w:rsidR="00302559" w:rsidRPr="00792A6C" w14:paraId="7AD559A0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6FE8AA86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BE2B82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3BFE2DF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036F6706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,098 (69.6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63CFF4C5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00 (71.7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3BEE0E1F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56 (67.5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36A08BF6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0 (85.7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482627E5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 (100.0)</w:t>
            </w:r>
          </w:p>
        </w:tc>
      </w:tr>
      <w:tr w:rsidR="006864C6" w:rsidRPr="00792A6C" w14:paraId="33EF5062" w14:textId="77777777" w:rsidTr="00B55159">
        <w:trPr>
          <w:trHeight w:val="28"/>
        </w:trPr>
        <w:tc>
          <w:tcPr>
            <w:tcW w:w="988" w:type="dxa"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54EF0509" w14:textId="77777777" w:rsidR="006864C6" w:rsidRPr="00792A6C" w:rsidRDefault="006864C6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8505" w:type="dxa"/>
            <w:gridSpan w:val="2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6D6C493A" w14:textId="6DBBD85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864C6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General Questions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14:paraId="6E423093" w14:textId="77777777" w:rsidR="006864C6" w:rsidRPr="00792A6C" w:rsidRDefault="006864C6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14:paraId="7C4E7700" w14:textId="77777777" w:rsidR="006864C6" w:rsidRPr="00792A6C" w:rsidRDefault="006864C6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14:paraId="69384816" w14:textId="77777777" w:rsidR="006864C6" w:rsidRPr="00792A6C" w:rsidRDefault="006864C6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14:paraId="2F327565" w14:textId="77777777" w:rsidR="006864C6" w:rsidRPr="00792A6C" w:rsidRDefault="006864C6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14:paraId="3DCE71C4" w14:textId="77777777" w:rsidR="006864C6" w:rsidRPr="00792A6C" w:rsidRDefault="006864C6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</w:tr>
      <w:tr w:rsidR="00302559" w:rsidRPr="00792A6C" w14:paraId="6204C92B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24E33936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5</w:t>
            </w:r>
          </w:p>
        </w:tc>
        <w:tc>
          <w:tcPr>
            <w:tcW w:w="6095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C168710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“I</w:t>
            </w: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 believe AI could help identify diabetic eye disease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”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7483E5D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8D4F8D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1 (3.9)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D319EEC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7 (4.8)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3AAC79B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3 (3.4)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9B87985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2.9)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51AD908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</w:tr>
      <w:tr w:rsidR="00302559" w:rsidRPr="00792A6C" w14:paraId="0375D22A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CA6587A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49D22B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B4919E6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73637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23 (26.8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BBBE768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4 (25.8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2A96171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70 (27.8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70BEBAA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20.0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F5CBAC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16.7)</w:t>
            </w:r>
          </w:p>
        </w:tc>
      </w:tr>
      <w:tr w:rsidR="00302559" w:rsidRPr="00792A6C" w14:paraId="127AE237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5A0C4A61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48E6320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57D8E15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3CC06BBC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,093 (69.3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3CF1D64D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87 (69.4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24B71AFF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69 (68.8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1F936601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7 (77.1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74BD0522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83.3)</w:t>
            </w:r>
          </w:p>
        </w:tc>
      </w:tr>
      <w:tr w:rsidR="00302559" w:rsidRPr="00792A6C" w14:paraId="759CAD77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0F450B03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6_1_a</w:t>
            </w:r>
          </w:p>
        </w:tc>
        <w:tc>
          <w:tcPr>
            <w:tcW w:w="6095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6C419F3" w14:textId="77777777" w:rsidR="00302559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“</w:t>
            </w: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 believe the use of AI in diabetic eye screening could...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”</w:t>
            </w: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: </w:t>
            </w:r>
          </w:p>
          <w:p w14:paraId="0C247166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br/>
              <w:t>…save money for the NH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D1EFBAB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A9B001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5 (4.8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0D1EAF6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2 (5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02F959E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2 (4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C8B955C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2.9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1EDA9EC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</w:tr>
      <w:tr w:rsidR="00302559" w:rsidRPr="00792A6C" w14:paraId="748F3A24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6B7B7F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118B9B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C99BCE2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EFF94D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35 (27.6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13BD896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2 (25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FF0D59E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83 (29.1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5401A83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22.9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7460735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16.7)</w:t>
            </w:r>
          </w:p>
        </w:tc>
      </w:tr>
      <w:tr w:rsidR="00302559" w:rsidRPr="00792A6C" w14:paraId="5C105E10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35B678A1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43E949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FD6AE4E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49E9DD8C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,067 (67.7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2BE51D53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84 (68.8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0FA2CE5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47 (66.6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73D2F3F6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6 (74.3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7EE6171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83.3)</w:t>
            </w:r>
          </w:p>
        </w:tc>
      </w:tr>
      <w:tr w:rsidR="00302559" w:rsidRPr="00792A6C" w14:paraId="265AA58F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7AF57921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6_2_a</w:t>
            </w:r>
          </w:p>
        </w:tc>
        <w:tc>
          <w:tcPr>
            <w:tcW w:w="6095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634E7B7" w14:textId="77777777" w:rsidR="00302559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“</w:t>
            </w: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 believe the use of AI in diabetic eye screening could...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”</w:t>
            </w: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:</w:t>
            </w:r>
          </w:p>
          <w:p w14:paraId="26AA33B8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br/>
              <w:t>…improve accuracy and reliability of screenin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A8EE452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DA0CC3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5 (6.0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62848B0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6 (6.5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2797C75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5 (5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9A83301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5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4B95E12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16.7)</w:t>
            </w:r>
          </w:p>
        </w:tc>
      </w:tr>
      <w:tr w:rsidR="00302559" w:rsidRPr="00792A6C" w14:paraId="419C9416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E8E1F0C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D4A0B7B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CA73026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EED9B5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63 (29.4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A229532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9 (26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BC291F3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04 (31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26621F8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22.9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3320953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16.7)</w:t>
            </w:r>
          </w:p>
        </w:tc>
      </w:tr>
      <w:tr w:rsidR="00302559" w:rsidRPr="00792A6C" w14:paraId="1289B0EC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2EE9EF27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F8878DE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191C45A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2026732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,019 (64.6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7E1CA3CA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73 (66.8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2BC4698E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13 (63.1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29123917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5 (71.4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3B24EC4A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66.7)</w:t>
            </w:r>
          </w:p>
        </w:tc>
      </w:tr>
      <w:tr w:rsidR="00302559" w:rsidRPr="00792A6C" w14:paraId="674AE63B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4754FFA3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6_3_a</w:t>
            </w:r>
          </w:p>
        </w:tc>
        <w:tc>
          <w:tcPr>
            <w:tcW w:w="6095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2DFE902" w14:textId="77777777" w:rsidR="00302559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“</w:t>
            </w: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 believe the use of AI in diabetic eye screening could...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”</w:t>
            </w: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:</w:t>
            </w:r>
          </w:p>
          <w:p w14:paraId="02FAAE93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br/>
              <w:t>…decrease reliance on healthcare practitioners screening for diabetic eye diseas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607DD65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C55B0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7 (9.3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C4255F6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7 (10.2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7E8BB92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8 (9.1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670BDF5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5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E344BC0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</w:tr>
      <w:tr w:rsidR="00302559" w:rsidRPr="00792A6C" w14:paraId="413B7105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F6F4B6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BACDD27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1ACEB20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C4E8D2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73 (30.0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A246A9F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1 (25.3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21B47A7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16 (32.5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B98C62E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31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EF7BDDC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41.7)</w:t>
            </w:r>
          </w:p>
        </w:tc>
      </w:tr>
      <w:tr w:rsidR="00302559" w:rsidRPr="00792A6C" w14:paraId="67103816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6BAD54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E52131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3A373F0D" w14:textId="77777777" w:rsidR="00302559" w:rsidRPr="00792A6C" w:rsidRDefault="00302559" w:rsidP="00DC7F4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47A9EED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57 (60.7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F2FD5B2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60 (64.5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925E136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68 (58.4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D3D9C67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2 (62.9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FA5CF59" w14:textId="77777777" w:rsidR="00302559" w:rsidRPr="00792A6C" w:rsidRDefault="00302559" w:rsidP="00DC7F4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58.3)</w:t>
            </w:r>
          </w:p>
        </w:tc>
      </w:tr>
      <w:tr w:rsidR="006864C6" w:rsidRPr="00792A6C" w14:paraId="4900E7DD" w14:textId="77777777" w:rsidTr="00B55159">
        <w:trPr>
          <w:trHeight w:val="28"/>
        </w:trPr>
        <w:tc>
          <w:tcPr>
            <w:tcW w:w="9493" w:type="dxa"/>
            <w:gridSpan w:val="3"/>
            <w:tcBorders>
              <w:left w:val="single" w:sz="4" w:space="0" w:color="auto"/>
              <w:bottom w:val="single" w:sz="4" w:space="0" w:color="auto"/>
              <w:right w:val="single" w:sz="8" w:space="0" w:color="auto"/>
            </w:tcBorders>
            <w:vAlign w:val="center"/>
          </w:tcPr>
          <w:p w14:paraId="3976A329" w14:textId="44E1A3E2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Efficiency</w:t>
            </w:r>
          </w:p>
        </w:tc>
        <w:tc>
          <w:tcPr>
            <w:tcW w:w="1168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14:paraId="175E1C43" w14:textId="167764AB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106EEAF1" w14:textId="3E030F86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0A37E6A9" w14:textId="2B859071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1D98A355" w14:textId="31E4A473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03BEC7BA" w14:textId="1F58EF64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</w:tr>
      <w:tr w:rsidR="006864C6" w:rsidRPr="00792A6C" w14:paraId="705F82F6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42CBD317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9_1_a</w:t>
            </w:r>
          </w:p>
        </w:tc>
        <w:tc>
          <w:tcPr>
            <w:tcW w:w="6095" w:type="dxa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06DEFFA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 think the use of AI could lead to quicker results from the eye assessment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49BFC66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2E9FD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1 (3.9)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AB692DC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2 (3.9)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92CCBA6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8 (3.9)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68D9550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2.9)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0A6217D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</w:tr>
      <w:tr w:rsidR="006864C6" w:rsidRPr="00792A6C" w14:paraId="075726CB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B300D4F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D7B3F9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C42ED3B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93A974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39 (27.8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1D8A9C0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8 (26.5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FF4DFBA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77 (28.5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037A628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25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1EE203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41.7)</w:t>
            </w:r>
          </w:p>
        </w:tc>
      </w:tr>
      <w:tr w:rsidR="006864C6" w:rsidRPr="00792A6C" w14:paraId="2A456C8B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3577E56E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3A982D4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90CDF00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6DD3D0A0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,077 (68.3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71F76ADB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88 (69.5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3BCB4094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57 (67.6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7F7952B1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5 (71.4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6C6643D6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58.3)</w:t>
            </w:r>
          </w:p>
        </w:tc>
      </w:tr>
      <w:tr w:rsidR="006864C6" w:rsidRPr="00792A6C" w14:paraId="3C31C25D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4461D774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9_2_a</w:t>
            </w:r>
          </w:p>
        </w:tc>
        <w:tc>
          <w:tcPr>
            <w:tcW w:w="6095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8935780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 believe the use of AI could free up time for staff to work on other areas of patient ca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790CBF3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ED0C43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9 (6.9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8FC17CB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5 (6.3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A299C17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1 (7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955F3ED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8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17B8F3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</w:tr>
      <w:tr w:rsidR="006864C6" w:rsidRPr="00792A6C" w14:paraId="2C3EED7F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BFA490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BD0197D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96E8DA0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3C1C53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94 (25.0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A1776E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5 (26.0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138E16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44 (25.1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E2BADFE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1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CBEBBFF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8.3)</w:t>
            </w:r>
          </w:p>
        </w:tc>
      </w:tr>
      <w:tr w:rsidR="006864C6" w:rsidRPr="00792A6C" w14:paraId="58D8718D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0529DC0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1EAEFE8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D025852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7E030EBD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,074 (68.1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56595767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78 (67.7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3C7AF63E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57 (67.6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54456A9C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8 (80.0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0617C47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91.7)</w:t>
            </w:r>
          </w:p>
        </w:tc>
      </w:tr>
      <w:tr w:rsidR="006864C6" w:rsidRPr="00792A6C" w14:paraId="0B9DE3DE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02891F2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9_3_a</w:t>
            </w:r>
          </w:p>
        </w:tc>
        <w:tc>
          <w:tcPr>
            <w:tcW w:w="6095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17C77A6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I would prefer screening that is </w:t>
            </w:r>
            <w:proofErr w:type="gramStart"/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human-led</w:t>
            </w:r>
            <w:proofErr w:type="gramEnd"/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, which could mean a longer waiting time for resul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F0717C2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27795E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19 (20.2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B67E9C8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9 (15.9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C80874E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10 (21.6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9D39986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 (40.0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5B5698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50.0)</w:t>
            </w:r>
          </w:p>
        </w:tc>
      </w:tr>
      <w:tr w:rsidR="006864C6" w:rsidRPr="00792A6C" w14:paraId="374BD642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33B793D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BA6FED6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08B443D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C5B29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62 (35.6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0617AA3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5 (31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6AA9E01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72 (38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A7C373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31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A5F5BA6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33.3)</w:t>
            </w:r>
          </w:p>
        </w:tc>
      </w:tr>
      <w:tr w:rsidR="006864C6" w:rsidRPr="00792A6C" w14:paraId="7D1DE01D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73676BA1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198EE88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303B8BD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0D302A1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96 (44.1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A189768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94 (52.7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C753E1B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90 (40.1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8DC887F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28.6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F6D3F2F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16.7)</w:t>
            </w:r>
          </w:p>
        </w:tc>
      </w:tr>
      <w:tr w:rsidR="006864C6" w:rsidRPr="00792A6C" w14:paraId="584EA83A" w14:textId="77777777" w:rsidTr="00B55159">
        <w:trPr>
          <w:trHeight w:val="28"/>
        </w:trPr>
        <w:tc>
          <w:tcPr>
            <w:tcW w:w="9493" w:type="dxa"/>
            <w:gridSpan w:val="3"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0DB173D0" w14:textId="0A0ADC62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Data Security</w:t>
            </w:r>
          </w:p>
        </w:tc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noWrap/>
            <w:vAlign w:val="bottom"/>
          </w:tcPr>
          <w:p w14:paraId="6BB4B70B" w14:textId="12026868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0EDF21F3" w14:textId="44FBFC14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212631FC" w14:textId="75186C34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515847B2" w14:textId="10D2767E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42C34584" w14:textId="5DB556DE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</w:tr>
      <w:tr w:rsidR="006864C6" w:rsidRPr="00792A6C" w14:paraId="6B68595A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5C9899A7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20_1_a</w:t>
            </w:r>
          </w:p>
        </w:tc>
        <w:tc>
          <w:tcPr>
            <w:tcW w:w="6095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54B7AAD" w14:textId="77777777" w:rsidR="006864C6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“If</w:t>
            </w: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 AI were to be introduced into the diabetic eye screening programme, I would be concerned about…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”:</w:t>
            </w:r>
          </w:p>
          <w:p w14:paraId="1BAE24FA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br/>
              <w:t>...the confidentiality of my personal informa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2CD5467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2BB522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33 (21.1)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9D0984C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4 (16.8)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26F55E7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22 (22.8)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43F64E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28.6)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F0E874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58.3)</w:t>
            </w:r>
          </w:p>
        </w:tc>
      </w:tr>
      <w:tr w:rsidR="006864C6" w:rsidRPr="00792A6C" w14:paraId="0409E8CC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D38B221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3166D23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E65A6B1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B89903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11 (32.4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0D2D13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57 (28.1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2B135F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36 (34.6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370691F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 (45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A7DB808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16.7)</w:t>
            </w:r>
          </w:p>
        </w:tc>
      </w:tr>
      <w:tr w:rsidR="006864C6" w:rsidRPr="00792A6C" w14:paraId="1263156D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0B347E14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7D57FEE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499D647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2CBE55B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33 (46.5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1CEADA8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07 (55.0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78CDEB04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14 (42.6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0EBDFC5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25.7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2985F05E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25.0)</w:t>
            </w:r>
          </w:p>
        </w:tc>
      </w:tr>
      <w:tr w:rsidR="006864C6" w:rsidRPr="00792A6C" w14:paraId="2EDEF4C8" w14:textId="77777777" w:rsidTr="009366F8">
        <w:trPr>
          <w:cantSplit/>
          <w:trHeight w:val="28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7E39B0D0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20_2_a</w:t>
            </w:r>
          </w:p>
        </w:tc>
        <w:tc>
          <w:tcPr>
            <w:tcW w:w="6095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64120F0" w14:textId="77777777" w:rsidR="006864C6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“If</w:t>
            </w: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 AI were to be introduced into the diabetic eye screening programme, I would be concerned about…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”:</w:t>
            </w:r>
          </w:p>
          <w:p w14:paraId="0B9956F4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GB"/>
              </w:rPr>
              <w:lastRenderedPageBreak/>
              <w:br/>
              <w:t>…</w:t>
            </w: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who is responsible if errors occur from the use of AI technolog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4A99839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lastRenderedPageBreak/>
              <w:t>Disagree or strongly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41846B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6 (6.7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181E22C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5 (6.3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ECEA201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6 (6.8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829C91E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1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6156C0C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8.3)</w:t>
            </w:r>
          </w:p>
        </w:tc>
      </w:tr>
      <w:tr w:rsidR="006864C6" w:rsidRPr="00792A6C" w14:paraId="75FD0B46" w14:textId="77777777" w:rsidTr="009366F8">
        <w:trPr>
          <w:cantSplit/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A617034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71A42AC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57C9AC6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4A730D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51 (22.3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B2C7A63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0 (21.5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45FF871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17 (22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0CABDAC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31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CDB594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25.0)</w:t>
            </w:r>
          </w:p>
        </w:tc>
      </w:tr>
      <w:tr w:rsidR="006864C6" w:rsidRPr="00792A6C" w14:paraId="7B4E8F08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07A680C2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9A63D90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99481CD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714449B2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,120 (71.0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63CC22A7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03 (72.2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295A5D93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89 (70.9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0AC4A261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0 (57.1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34960BC7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66.7)</w:t>
            </w:r>
          </w:p>
        </w:tc>
      </w:tr>
      <w:tr w:rsidR="006864C6" w:rsidRPr="00792A6C" w14:paraId="32AE4647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0FD21986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20_3_a</w:t>
            </w:r>
          </w:p>
        </w:tc>
        <w:tc>
          <w:tcPr>
            <w:tcW w:w="6095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A29E7A6" w14:textId="77777777" w:rsidR="006864C6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“If</w:t>
            </w: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 AI were to be introduced into the diabetic eye screening programme, I would be concerned about…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”:</w:t>
            </w:r>
          </w:p>
          <w:p w14:paraId="04A8871A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br/>
              <w:t>...how AI technology will be quality checked in the diabetic eye screening programm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053A1F9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79A9C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3 (6.5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D72BC03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7 (6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5A3A9F1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9 (6.1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2BB36C7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1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3313AEC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25.0)</w:t>
            </w:r>
          </w:p>
        </w:tc>
      </w:tr>
      <w:tr w:rsidR="006864C6" w:rsidRPr="00792A6C" w14:paraId="58551BC6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2CAE3C3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C90A51B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41ABA8C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73807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39 (21.5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A14864A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7 (17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07080AC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31 (23.8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70544BE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28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02AE30D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8.3)</w:t>
            </w:r>
          </w:p>
        </w:tc>
      </w:tr>
      <w:tr w:rsidR="006864C6" w:rsidRPr="00792A6C" w14:paraId="3224B18C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1761A8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0A44FF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4505B1BE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680AE54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,135 (72.0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1AC7A00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24 (76.0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0D10F4B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82 (70.2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F447A0E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1 (60.0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10B1B57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66.7)</w:t>
            </w:r>
          </w:p>
        </w:tc>
      </w:tr>
      <w:tr w:rsidR="006864C6" w:rsidRPr="00792A6C" w14:paraId="44CB66EF" w14:textId="77777777" w:rsidTr="00B55159">
        <w:trPr>
          <w:trHeight w:val="28"/>
        </w:trPr>
        <w:tc>
          <w:tcPr>
            <w:tcW w:w="9493" w:type="dxa"/>
            <w:gridSpan w:val="3"/>
            <w:tcBorders>
              <w:left w:val="single" w:sz="4" w:space="0" w:color="auto"/>
              <w:bottom w:val="single" w:sz="4" w:space="0" w:color="auto"/>
              <w:right w:val="single" w:sz="8" w:space="0" w:color="auto"/>
            </w:tcBorders>
            <w:vAlign w:val="center"/>
          </w:tcPr>
          <w:p w14:paraId="20F6688C" w14:textId="3995160D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Trust</w:t>
            </w:r>
          </w:p>
        </w:tc>
        <w:tc>
          <w:tcPr>
            <w:tcW w:w="1168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14:paraId="281590A3" w14:textId="1D4CECC1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5E5A8585" w14:textId="49ECD24F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51C12405" w14:textId="3206CCD5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798FB273" w14:textId="527A1F12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18BDCF6E" w14:textId="277BC67B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</w:tr>
      <w:tr w:rsidR="006864C6" w:rsidRPr="00792A6C" w14:paraId="6E33D1E3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4A38AC9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22_1_a</w:t>
            </w:r>
          </w:p>
        </w:tc>
        <w:tc>
          <w:tcPr>
            <w:tcW w:w="6095" w:type="dxa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B42583F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 would trust the results from an AI-assisted eye assessment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B4073F4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AD3647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3 (9.1)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A080514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5 (9.9)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0B7AE73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4 (8.6)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1AC57FC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5.7)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BB808BB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16.7)</w:t>
            </w:r>
          </w:p>
        </w:tc>
      </w:tr>
      <w:tr w:rsidR="006864C6" w:rsidRPr="00792A6C" w14:paraId="5C56D878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507EE2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C47E4DF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D241A46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10D26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51 (34.9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964DDF7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0 (32.3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DA3FBB6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59 (36.9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6FC4AB0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31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7CA060C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8.3)</w:t>
            </w:r>
          </w:p>
        </w:tc>
      </w:tr>
      <w:tr w:rsidR="006864C6" w:rsidRPr="00792A6C" w14:paraId="6DE3C0AD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0ABB52D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F6563AF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FAE1426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5448055E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83 (56.0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6A02C1E2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23 (57.9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06D4FA0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29 (54.4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3388D33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2 (62.9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231B6AFA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75.0)</w:t>
            </w:r>
          </w:p>
        </w:tc>
      </w:tr>
      <w:tr w:rsidR="006864C6" w:rsidRPr="00792A6C" w14:paraId="47240850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55638E1B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Q22_2_a</w:t>
            </w:r>
          </w:p>
        </w:tc>
        <w:tc>
          <w:tcPr>
            <w:tcW w:w="6095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74F72F4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If AI were to be introduced, humans should remain responsible for the final screening outcom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DF9EFFA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7834E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7 (3.0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691FE66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1 (3.8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9D9544A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5 (2.6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1836E6E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2.9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A3039BF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</w:tr>
      <w:tr w:rsidR="006864C6" w:rsidRPr="00792A6C" w14:paraId="17CCEE2F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C5FBA2E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F765DBE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AF6EC22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CDB156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55 (16.2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7191A0A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3 (14.9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908DDC0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4 (16.9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4301312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5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358915A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50.0)</w:t>
            </w:r>
          </w:p>
        </w:tc>
      </w:tr>
      <w:tr w:rsidR="006864C6" w:rsidRPr="00792A6C" w14:paraId="32A905FC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DA354D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3B959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21E70B7D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7B08C7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,275 (80.8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B093A60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54 (81.4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C112E7E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83 (80.6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A318BC3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2 (91.4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9CB9893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50.0)</w:t>
            </w:r>
          </w:p>
        </w:tc>
      </w:tr>
      <w:tr w:rsidR="006864C6" w:rsidRPr="00792A6C" w14:paraId="61B4A68B" w14:textId="77777777" w:rsidTr="00B55159">
        <w:trPr>
          <w:trHeight w:val="28"/>
        </w:trPr>
        <w:tc>
          <w:tcPr>
            <w:tcW w:w="9493" w:type="dxa"/>
            <w:gridSpan w:val="3"/>
            <w:tcBorders>
              <w:left w:val="single" w:sz="4" w:space="0" w:color="auto"/>
              <w:bottom w:val="single" w:sz="4" w:space="0" w:color="auto"/>
              <w:right w:val="single" w:sz="8" w:space="0" w:color="auto"/>
            </w:tcBorders>
            <w:vAlign w:val="center"/>
          </w:tcPr>
          <w:p w14:paraId="3941AC44" w14:textId="01849ED0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Screening experience</w:t>
            </w:r>
          </w:p>
        </w:tc>
        <w:tc>
          <w:tcPr>
            <w:tcW w:w="1168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14:paraId="277A81F9" w14:textId="31F3BAD9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21D8FC0F" w14:textId="719D1321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1C4A93AF" w14:textId="5CE8FF75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741057F2" w14:textId="79DE36CB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320AC1AC" w14:textId="57CD4BB5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</w:tr>
      <w:tr w:rsidR="006864C6" w:rsidRPr="00792A6C" w14:paraId="4137150C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A661223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24_1_a</w:t>
            </w:r>
          </w:p>
        </w:tc>
        <w:tc>
          <w:tcPr>
            <w:tcW w:w="6095" w:type="dxa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8D2BB47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 am concerned that the use of AI might negatively affect the relationship between patients and staff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7678894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EF844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67 (23.3)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4B2BB5C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8 (19.4)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7CAA644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43 (25.0)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459637B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 (34.3)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44A4B4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33.3)</w:t>
            </w:r>
          </w:p>
        </w:tc>
      </w:tr>
      <w:tr w:rsidR="006864C6" w:rsidRPr="00792A6C" w14:paraId="4D159491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92F4BEA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680590E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24E52A1B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8D143F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03 (38.2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D4E5E78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4 (34.8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28B1A86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86 (39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D858D7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 (51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7915277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41.7)</w:t>
            </w:r>
          </w:p>
        </w:tc>
      </w:tr>
      <w:tr w:rsidR="006864C6" w:rsidRPr="00792A6C" w14:paraId="4BE45F37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4FF169BF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B72B3E0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A6BA35D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0E6724E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07 (38.5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25FF0D48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56 (45.9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44AD3D73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43 (35.3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451B4AC1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14.3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430FB01F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25.0)</w:t>
            </w:r>
          </w:p>
        </w:tc>
      </w:tr>
      <w:tr w:rsidR="006864C6" w:rsidRPr="00792A6C" w14:paraId="1038AF96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1325A58A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24_2_a</w:t>
            </w:r>
          </w:p>
        </w:tc>
        <w:tc>
          <w:tcPr>
            <w:tcW w:w="6095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64C4978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 would be comfortable with the use of AI as part of my eye assessmen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7AB4C1F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941EB2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7 (8.7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A6A7FEA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6 (8.2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2B9E10A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9 (9.2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FFB1CD8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2.9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F8E46A2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8.3)</w:t>
            </w:r>
          </w:p>
        </w:tc>
      </w:tr>
      <w:tr w:rsidR="006864C6" w:rsidRPr="00792A6C" w14:paraId="6C758967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9B4D55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9699896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430FA9DA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F3F79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89 (24.7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C6E758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9 (24.9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49FD127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46 (25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2278A7B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8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1F844D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8.3)</w:t>
            </w:r>
          </w:p>
        </w:tc>
      </w:tr>
      <w:tr w:rsidR="006864C6" w:rsidRPr="00792A6C" w14:paraId="3D289CEC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7425261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032E29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B2BE1DF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6D84FD21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,051 (66.6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21EFC204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73 (66.8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05F2E401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37 (65.5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5221B7F4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1 (88.6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729AF151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83.3)</w:t>
            </w:r>
          </w:p>
        </w:tc>
      </w:tr>
      <w:tr w:rsidR="006864C6" w:rsidRPr="00792A6C" w14:paraId="2244EE0A" w14:textId="77777777" w:rsidTr="00B55159">
        <w:trPr>
          <w:trHeight w:val="28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5A18E42C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24_5_a</w:t>
            </w:r>
          </w:p>
        </w:tc>
        <w:tc>
          <w:tcPr>
            <w:tcW w:w="6095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7F64F0B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 believe that using AI as part of my assessment could lead to a less personalised patient experienc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0F43116C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00071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7 (11.2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B1CF9A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5 (9.9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1A2AF58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1 (11.4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92DB2FC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17.1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9385C98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41.7)</w:t>
            </w:r>
          </w:p>
        </w:tc>
      </w:tr>
      <w:tr w:rsidR="006864C6" w:rsidRPr="00792A6C" w14:paraId="2ED375FF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96CBFA9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C01A1EA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15AD80F3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1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38B655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05 (32.0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6B79C5D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55 (27.8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CF6928C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34 (34.4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A60DAE1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 (37.1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0B9B14C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25.0)</w:t>
            </w:r>
          </w:p>
        </w:tc>
      </w:tr>
      <w:tr w:rsidR="006864C6" w:rsidRPr="00792A6C" w14:paraId="0A2314C1" w14:textId="77777777" w:rsidTr="00B55159">
        <w:trPr>
          <w:trHeight w:val="28"/>
        </w:trPr>
        <w:tc>
          <w:tcPr>
            <w:tcW w:w="988" w:type="dxa"/>
            <w:vMerge/>
            <w:tcBorders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016272C2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09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8D93C04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00E0407F" w14:textId="77777777" w:rsidR="006864C6" w:rsidRPr="00792A6C" w:rsidRDefault="006864C6" w:rsidP="006864C6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616FB50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95 (56.8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AB4083A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48 (62.4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7AC680B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27 (54.2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C205912" w14:textId="77777777" w:rsidR="006864C6" w:rsidRPr="00792A6C" w:rsidRDefault="006864C6" w:rsidP="006864C6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 (45.7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005D0AB" w14:textId="77777777" w:rsidR="006864C6" w:rsidRPr="00792A6C" w:rsidRDefault="006864C6" w:rsidP="006864C6">
            <w:pPr>
              <w:keepNext/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792A6C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33.3)</w:t>
            </w:r>
          </w:p>
        </w:tc>
      </w:tr>
    </w:tbl>
    <w:p w14:paraId="7EDFE16A" w14:textId="77777777" w:rsidR="00302559" w:rsidRPr="00E00AF7" w:rsidRDefault="00302559" w:rsidP="00302559">
      <w:pPr>
        <w:sectPr w:rsidR="00302559" w:rsidRPr="00E00AF7" w:rsidSect="000558D6">
          <w:pgSz w:w="16838" w:h="11906" w:orient="landscape"/>
          <w:pgMar w:top="720" w:right="720" w:bottom="720" w:left="720" w:header="709" w:footer="709" w:gutter="0"/>
          <w:cols w:space="708"/>
          <w:docGrid w:linePitch="360"/>
        </w:sectPr>
      </w:pPr>
    </w:p>
    <w:p w14:paraId="6DD78D46" w14:textId="36D616C0" w:rsidR="00302559" w:rsidRPr="00F53218" w:rsidRDefault="00302559" w:rsidP="00465B8A">
      <w:pPr>
        <w:pStyle w:val="Heading2"/>
      </w:pPr>
      <w:bookmarkStart w:id="7" w:name="_Toc198562406"/>
      <w:r>
        <w:lastRenderedPageBreak/>
        <w:t>Table S2</w:t>
      </w:r>
      <w:r w:rsidRPr="00F53218">
        <w:t xml:space="preserve"> H</w:t>
      </w:r>
      <w:r w:rsidR="002A0471">
        <w:t>ealthcare Practitioner s</w:t>
      </w:r>
      <w:r w:rsidRPr="00F53218">
        <w:t>urvey questions and responses by site</w:t>
      </w:r>
      <w:bookmarkEnd w:id="7"/>
    </w:p>
    <w:tbl>
      <w:tblPr>
        <w:tblpPr w:leftFromText="180" w:rightFromText="180" w:vertAnchor="text" w:tblpY="1"/>
        <w:tblOverlap w:val="never"/>
        <w:tblW w:w="15253" w:type="dxa"/>
        <w:shd w:val="clear" w:color="auto" w:fill="FFFFFF" w:themeFill="background1"/>
        <w:tblLayout w:type="fixed"/>
        <w:tblLook w:val="04A0" w:firstRow="1" w:lastRow="0" w:firstColumn="1" w:lastColumn="0" w:noHBand="0" w:noVBand="1"/>
      </w:tblPr>
      <w:tblGrid>
        <w:gridCol w:w="1024"/>
        <w:gridCol w:w="5603"/>
        <w:gridCol w:w="2577"/>
        <w:gridCol w:w="1035"/>
        <w:gridCol w:w="946"/>
        <w:gridCol w:w="946"/>
        <w:gridCol w:w="1141"/>
        <w:gridCol w:w="946"/>
        <w:gridCol w:w="1035"/>
      </w:tblGrid>
      <w:tr w:rsidR="009538BC" w:rsidRPr="001918FF" w14:paraId="309C4F71" w14:textId="77777777" w:rsidTr="00B55159">
        <w:trPr>
          <w:trHeight w:val="28"/>
        </w:trPr>
        <w:tc>
          <w:tcPr>
            <w:tcW w:w="9204" w:type="dxa"/>
            <w:gridSpan w:val="3"/>
            <w:vMerge w:val="restart"/>
            <w:tcBorders>
              <w:top w:val="single" w:sz="8" w:space="0" w:color="auto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153BAA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Stand Alone Questions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42D6F9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Total</w:t>
            </w:r>
          </w:p>
        </w:tc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E1FC20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NEL</w:t>
            </w:r>
          </w:p>
        </w:tc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363BD1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SEL</w:t>
            </w:r>
          </w:p>
        </w:tc>
        <w:tc>
          <w:tcPr>
            <w:tcW w:w="114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45A634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Gloucester</w:t>
            </w:r>
          </w:p>
        </w:tc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A9EF2D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S Tyne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ED79C8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BARS</w:t>
            </w:r>
          </w:p>
        </w:tc>
      </w:tr>
      <w:tr w:rsidR="009538BC" w:rsidRPr="001918FF" w14:paraId="53DFCF75" w14:textId="77777777" w:rsidTr="00B55159">
        <w:trPr>
          <w:trHeight w:val="28"/>
        </w:trPr>
        <w:tc>
          <w:tcPr>
            <w:tcW w:w="9204" w:type="dxa"/>
            <w:gridSpan w:val="3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</w:tcPr>
          <w:p w14:paraId="77A073A5" w14:textId="77777777" w:rsidR="00302559" w:rsidRPr="00644F3A" w:rsidRDefault="00302559" w:rsidP="00B5515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18179B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n (%)</w:t>
            </w:r>
          </w:p>
        </w:tc>
        <w:tc>
          <w:tcPr>
            <w:tcW w:w="9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F27A6E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n (%)</w:t>
            </w:r>
          </w:p>
        </w:tc>
        <w:tc>
          <w:tcPr>
            <w:tcW w:w="9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F3B50B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n (%)</w:t>
            </w:r>
          </w:p>
        </w:tc>
        <w:tc>
          <w:tcPr>
            <w:tcW w:w="114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195A54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n (%)</w:t>
            </w:r>
          </w:p>
        </w:tc>
        <w:tc>
          <w:tcPr>
            <w:tcW w:w="9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4F1577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n (%)</w:t>
            </w:r>
          </w:p>
        </w:tc>
        <w:tc>
          <w:tcPr>
            <w:tcW w:w="103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9B4B06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n (%)</w:t>
            </w:r>
          </w:p>
        </w:tc>
      </w:tr>
      <w:tr w:rsidR="009538BC" w:rsidRPr="001918FF" w14:paraId="550B7CEB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C26A142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Q11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01052E1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“</w:t>
            </w: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 lack of transparency in how AI works is a barrier to health care professionals accepting this technology for use within the DESP</w:t>
            </w:r>
            <w:r w:rsidRPr="001918FF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”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EC58B95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B88B68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6.5)</w:t>
            </w:r>
          </w:p>
        </w:tc>
        <w:tc>
          <w:tcPr>
            <w:tcW w:w="9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6D072A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5.5)</w:t>
            </w:r>
          </w:p>
        </w:tc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5CC31D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3.3)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59FBFA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6.7)</w:t>
            </w:r>
          </w:p>
        </w:tc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C88EB6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BBC621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8.8)</w:t>
            </w:r>
          </w:p>
        </w:tc>
      </w:tr>
      <w:tr w:rsidR="009538BC" w:rsidRPr="001918FF" w14:paraId="50E6ADB7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4C4338A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65FA0BB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44A19DB1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72B5A1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4 (32.1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52B95B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4 (43.6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41C8A1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5EB708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44987E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40.9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3F0332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3 (26.4)</w:t>
            </w:r>
          </w:p>
        </w:tc>
      </w:tr>
      <w:tr w:rsidR="009538BC" w:rsidRPr="001918FF" w14:paraId="23E73C3E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CA323D1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59A1D6B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0B67FB3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44DB45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1 (61.5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40D58C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8 (50.9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F13DA4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0 (66.7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7AAC08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 (6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CA8948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 (59.1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A5682D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1 (64.8)</w:t>
            </w:r>
          </w:p>
        </w:tc>
      </w:tr>
      <w:tr w:rsidR="009538BC" w:rsidRPr="001918FF" w14:paraId="486593AE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8FED5D6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Q15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635E5F3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“</w:t>
            </w: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I believe AI could detect diabetic eye disease equally well in people of different ethnic groups and different ages</w:t>
            </w:r>
            <w:r w:rsidRPr="001918FF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”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6788199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810ADA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0 (30.5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2E2250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 (32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8B2423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2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9A35AA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3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AD9795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3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410825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1 (32.8)</w:t>
            </w:r>
          </w:p>
        </w:tc>
      </w:tr>
      <w:tr w:rsidR="009538BC" w:rsidRPr="001918FF" w14:paraId="7051E535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BDF6402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440C8CD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0843EDE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C6CA2E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9 (37.8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EB2C3C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4 (43.6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B0E4C5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E9285C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 (4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623390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45.5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04E8BB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2 (33.6)</w:t>
            </w:r>
          </w:p>
        </w:tc>
      </w:tr>
      <w:tr w:rsidR="009538BC" w:rsidRPr="001918FF" w14:paraId="5E030BE5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0D30F47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0BFDD55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23EEF79A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19D85D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3 (31.7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32574F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 (23.6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F04B6A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 (46.7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2DF910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1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5CBEFD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40.9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BBD08B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2 (33.6)</w:t>
            </w:r>
          </w:p>
        </w:tc>
      </w:tr>
      <w:tr w:rsidR="009538BC" w:rsidRPr="001918FF" w14:paraId="7D9284A9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5EC46BB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Q16_5</w:t>
            </w:r>
            <w:r w:rsidRPr="001918FF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softHyphen/>
              <w:t>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4462350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...wholly replace human grading of retinal images for detection of diabetic eye disease within the DESP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0699E148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8644B6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5 (70.6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AAE0D8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8 (69.1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24AD79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 (6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C3D1E2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3 (7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FBBCD9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50.0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2CBC00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4 (75.2)</w:t>
            </w:r>
          </w:p>
        </w:tc>
      </w:tr>
      <w:tr w:rsidR="009538BC" w:rsidRPr="001918FF" w14:paraId="4CB5C731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8F84978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6827670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4AA81058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C87DE8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4 (13.0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370C3B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16.4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811728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062F16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ED469F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22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5F114B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 (10.4)</w:t>
            </w:r>
          </w:p>
        </w:tc>
      </w:tr>
      <w:tr w:rsidR="009538BC" w:rsidRPr="001918FF" w14:paraId="1A088D4B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4A77A8A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5814F4D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702E8DA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5ABC4D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3 (16.4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9AC520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14.5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2D417D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23.3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DA41EA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C399ED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27.3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98EE58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 (14.4)</w:t>
            </w:r>
          </w:p>
        </w:tc>
      </w:tr>
      <w:tr w:rsidR="009538BC" w:rsidRPr="001918FF" w14:paraId="4B5B4BA2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5212586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Q18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3A9771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“</w:t>
            </w: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Further training would be required for staff working in the DESP if AI systems for analysing retinal images were to be implemented</w:t>
            </w:r>
            <w:r w:rsidRPr="001918FF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”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474BBA40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F3508E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1 (8.0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0A490F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3.6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459386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1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DD5B2F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A3E943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4.5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DC861C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8.0)</w:t>
            </w:r>
          </w:p>
        </w:tc>
      </w:tr>
      <w:tr w:rsidR="009538BC" w:rsidRPr="001918FF" w14:paraId="2AE68AE9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8715EDF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00513C6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4786CF0D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9C1EFD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0 (19.1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01A728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30.9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1A88F1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2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A8559D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8D45EB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4.5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641F1D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2 (17.6)</w:t>
            </w:r>
          </w:p>
        </w:tc>
      </w:tr>
      <w:tr w:rsidR="009538BC" w:rsidRPr="001918FF" w14:paraId="1D880635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96BD805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694B2DA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04243B57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D0524E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1 (72.9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964FFB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6 (65.5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2B2F50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 (60.0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66E2C4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4 (8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BA5CF3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0 (90.9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30AB9D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3 (74.4)</w:t>
            </w:r>
          </w:p>
        </w:tc>
      </w:tr>
      <w:tr w:rsidR="009538BC" w:rsidRPr="001918FF" w14:paraId="7817E186" w14:textId="77777777" w:rsidTr="00B55159">
        <w:trPr>
          <w:trHeight w:val="28"/>
        </w:trPr>
        <w:tc>
          <w:tcPr>
            <w:tcW w:w="9204" w:type="dxa"/>
            <w:gridSpan w:val="3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1DC8E16" w14:textId="29F7CF57" w:rsidR="00302559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General</w:t>
            </w:r>
          </w:p>
        </w:tc>
        <w:tc>
          <w:tcPr>
            <w:tcW w:w="103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543B4CA" w14:textId="0E06FA5C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17B7835" w14:textId="17EA2E82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8BF6663" w14:textId="44875C3B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1141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1C7DBB4" w14:textId="0B3D2A2B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B4445E8" w14:textId="23A1A4D4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53AB3FE" w14:textId="22DA1699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</w:tr>
      <w:tr w:rsidR="009538BC" w:rsidRPr="001918FF" w14:paraId="138D310D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single" w:sz="4" w:space="0" w:color="auto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733D21B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Q10_1_a</w:t>
            </w:r>
          </w:p>
        </w:tc>
        <w:tc>
          <w:tcPr>
            <w:tcW w:w="5603" w:type="dxa"/>
            <w:vMerge w:val="restart"/>
            <w:tcBorders>
              <w:top w:val="single" w:sz="4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A103C8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...save the NHS DESP money in the long-term</w:t>
            </w:r>
          </w:p>
        </w:tc>
        <w:tc>
          <w:tcPr>
            <w:tcW w:w="2577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4BEF2EBB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1E0A96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4 (9.2)</w:t>
            </w:r>
          </w:p>
        </w:tc>
        <w:tc>
          <w:tcPr>
            <w:tcW w:w="9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2CFBCB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12.7)</w:t>
            </w:r>
          </w:p>
        </w:tc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687B2B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3.3)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EDEED9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94DAA0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9.1)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3807EC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 (11.2)</w:t>
            </w:r>
          </w:p>
        </w:tc>
      </w:tr>
      <w:tr w:rsidR="009538BC" w:rsidRPr="001918FF" w14:paraId="373C8757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A9F8A81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459134F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6EAA4AE9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608C2A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3 (24.0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920842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30.9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F7B36F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2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4F9922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568C0E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4.5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EBC41F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2 (17.6)</w:t>
            </w:r>
          </w:p>
        </w:tc>
      </w:tr>
      <w:tr w:rsidR="009538BC" w:rsidRPr="001918FF" w14:paraId="6834E35C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820D4D2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0E91495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76B677C6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11DCE7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5 (66.8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F871FB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7 (67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DD8CA4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 (60.0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0D5107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2 (7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8E6474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5 (68.2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5494DA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3 (66.4)</w:t>
            </w:r>
          </w:p>
        </w:tc>
      </w:tr>
      <w:tr w:rsidR="009538BC" w:rsidRPr="001918FF" w14:paraId="060DD2CA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00320E4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Q10_2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311B28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...provide more cost-effective NHS care for those with diabetes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78FACDDD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8B89BE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4 (13.0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D42009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2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81DEE5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F4C28E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7CB49A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3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CD5EDB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13.6)</w:t>
            </w:r>
          </w:p>
        </w:tc>
      </w:tr>
      <w:tr w:rsidR="009538BC" w:rsidRPr="001918FF" w14:paraId="3375C017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B5C372B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BBD57C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29DCF0AB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C098A5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5 (24.8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50D0A9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 (21.8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05D0F2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3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D1B87D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43704D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22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DC0AB3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3 (26.4)</w:t>
            </w:r>
          </w:p>
        </w:tc>
      </w:tr>
      <w:tr w:rsidR="009538BC" w:rsidRPr="001918FF" w14:paraId="6CE7F017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756FB09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6EE9697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0B7F512C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E59CA2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3 (62.2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5ACBA0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2 (58.2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E691DB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56.7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1A5F5C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5 (8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6D1EC1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 (63.6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E5C103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5 (60.0)</w:t>
            </w:r>
          </w:p>
        </w:tc>
      </w:tr>
      <w:tr w:rsidR="009538BC" w:rsidRPr="001918FF" w14:paraId="24E0F76F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8F28CD5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0_3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C117F3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lead to inequalities in care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649ADBB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39AAF7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2 (31.3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04AE5A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30.9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45883E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2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2C8AE5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3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7D4809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8.2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E5603E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3 (34.4)</w:t>
            </w:r>
          </w:p>
        </w:tc>
      </w:tr>
      <w:tr w:rsidR="009538BC" w:rsidRPr="001918FF" w14:paraId="00A4B3FE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581257A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687B67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F6F40A7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A102F9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9 (34.0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9FDB2E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 (32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4C530F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 (4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BF466E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3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A1C400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36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8D00D8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1 (32.8)</w:t>
            </w:r>
          </w:p>
        </w:tc>
      </w:tr>
      <w:tr w:rsidR="009538BC" w:rsidRPr="001918FF" w14:paraId="165B1450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999BB9D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9BF538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2BF4FB2D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054B49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1 (34.7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CA16E2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0 (36.4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80CCCD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36.7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E1AAD1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06E4D0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45.5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28DD61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1 (32.8)</w:t>
            </w:r>
          </w:p>
        </w:tc>
      </w:tr>
      <w:tr w:rsidR="009538BC" w:rsidRPr="001918FF" w14:paraId="21D3731C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F270061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0_4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5646666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lead to greater use of evidence-based disease management for diabetic eye screening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65D2423F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E444EC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2 (16.0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D8E93E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14.5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1CD424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2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A73DE6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A27FBF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9.1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AFB32A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0 (16.0)</w:t>
            </w:r>
          </w:p>
        </w:tc>
      </w:tr>
      <w:tr w:rsidR="009538BC" w:rsidRPr="001918FF" w14:paraId="7E5D5CBA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7F3BA5C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6C41364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1CCD5B34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D309FF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8 (37.4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D7500C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5 (45.5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CAA869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 (4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4F920B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 (4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4692DF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36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214ADD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9 (31.2)</w:t>
            </w:r>
          </w:p>
        </w:tc>
      </w:tr>
      <w:tr w:rsidR="009538BC" w:rsidRPr="001918FF" w14:paraId="322D584F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EBB4D0B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52879A6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73B417A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74BB9E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2 (46.6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F28229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2 (4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1C4F4B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33.3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BED113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 (4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0B9FA5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 (54.5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9C5BE9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6 (52.8)</w:t>
            </w:r>
          </w:p>
        </w:tc>
      </w:tr>
      <w:tr w:rsidR="009538BC" w:rsidRPr="001918FF" w14:paraId="5342A4BF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0A1AF96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0_5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5D9BBA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…lead to greater uniformity in screening outcomes and management decisions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2D00A4F3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CC4C95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8 (18.3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46D820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 (21.8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822E5F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DDD2C3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2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8F7158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9.1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A00943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 (15.2)</w:t>
            </w:r>
          </w:p>
        </w:tc>
      </w:tr>
      <w:tr w:rsidR="009538BC" w:rsidRPr="001918FF" w14:paraId="0FFB3E75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EB71804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1121291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403351AB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BD0EAE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2 (31.3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8D1962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 (34.5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B7B6E3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 (4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940892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3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BDA6E1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31.8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5BE48C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3 (26.4)</w:t>
            </w:r>
          </w:p>
        </w:tc>
      </w:tr>
      <w:tr w:rsidR="009538BC" w:rsidRPr="001918FF" w14:paraId="0DAEEE80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497D683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400D286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53D47FFD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A3EF51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2 (50.4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C4C2CB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4 (43.6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15C7AB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3DD941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 (4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686A0E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 (59.1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5D87FE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3 (58.4)</w:t>
            </w:r>
          </w:p>
        </w:tc>
      </w:tr>
      <w:tr w:rsidR="009538BC" w:rsidRPr="001918FF" w14:paraId="309F994A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B005F79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0_6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85B569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assist with the grading of diabetic retinopathy within the DESP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53148F3A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6C797C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8 (10.7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215D8B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12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B27221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753CF1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53D173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9.1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3B0CC7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 (12.8)</w:t>
            </w:r>
          </w:p>
        </w:tc>
      </w:tr>
      <w:tr w:rsidR="009538BC" w:rsidRPr="001918FF" w14:paraId="7D1BA086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5C872FD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5F03C3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0C42B777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6850D8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0 (15.3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964977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2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31446B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2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BEAA09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31EC7B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27.3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EDFDC8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 (11.2)</w:t>
            </w:r>
          </w:p>
        </w:tc>
      </w:tr>
      <w:tr w:rsidR="009538BC" w:rsidRPr="001918FF" w14:paraId="6B3D74A7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7EA2D17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5DD0A14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27C8C790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C9CA8D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4 (74.0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1053B0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7 (67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0B68B5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1 (70.0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60C052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7 (9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62ECD9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 (63.6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C90D4B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5 (76.0)</w:t>
            </w:r>
          </w:p>
        </w:tc>
      </w:tr>
      <w:tr w:rsidR="009538BC" w:rsidRPr="001918FF" w14:paraId="46EEEFB2" w14:textId="77777777" w:rsidTr="00B55159">
        <w:trPr>
          <w:trHeight w:val="28"/>
        </w:trPr>
        <w:tc>
          <w:tcPr>
            <w:tcW w:w="9204" w:type="dxa"/>
            <w:gridSpan w:val="3"/>
            <w:tcBorders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FFFFFF" w:themeFill="background1"/>
            <w:vAlign w:val="center"/>
          </w:tcPr>
          <w:p w14:paraId="0F5C4440" w14:textId="260C934B" w:rsidR="00302559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Efficiency</w:t>
            </w:r>
          </w:p>
        </w:tc>
        <w:tc>
          <w:tcPr>
            <w:tcW w:w="103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1B2F2BC" w14:textId="60656F70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9170BF0" w14:textId="0924B5F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431B067" w14:textId="60CBE533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14964CB" w14:textId="0BC6B2F4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7AC7F82" w14:textId="58428A76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FA48E2B" w14:textId="4B7B679B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</w:tr>
      <w:tr w:rsidR="009538BC" w:rsidRPr="001918FF" w14:paraId="04CCD568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single" w:sz="4" w:space="0" w:color="auto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76E64F7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2_1_a</w:t>
            </w:r>
          </w:p>
        </w:tc>
        <w:tc>
          <w:tcPr>
            <w:tcW w:w="5603" w:type="dxa"/>
            <w:vMerge w:val="restart"/>
            <w:tcBorders>
              <w:top w:val="single" w:sz="4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412447C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help reduce errors in grading of retinal images</w:t>
            </w:r>
          </w:p>
        </w:tc>
        <w:tc>
          <w:tcPr>
            <w:tcW w:w="2577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27E1596F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B30B22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3 (27.9)</w:t>
            </w:r>
          </w:p>
        </w:tc>
        <w:tc>
          <w:tcPr>
            <w:tcW w:w="9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62EFF7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 (29.1)</w:t>
            </w:r>
          </w:p>
        </w:tc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40B8A1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9BE6D7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97AAD3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27.3)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2543D9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3 (26.4)</w:t>
            </w:r>
          </w:p>
        </w:tc>
      </w:tr>
      <w:tr w:rsidR="009538BC" w:rsidRPr="001918FF" w14:paraId="5295EDE7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123A5B0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0F981F8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59FEB95D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C1A028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5 (28.6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CDF8B1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0 (36.4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6E71AD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2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AFC7F4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3AB4E8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22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DEFC64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4 (27.2)</w:t>
            </w:r>
          </w:p>
        </w:tc>
      </w:tr>
      <w:tr w:rsidR="009538BC" w:rsidRPr="001918FF" w14:paraId="481ECDFA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CD49088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61B9948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27843186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56CAEC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4 (43.5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57A04F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 (34.5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51DA7E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 (46.7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DBE8AB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 (4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1DCE48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50.0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238CD0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8 (46.4)</w:t>
            </w:r>
          </w:p>
        </w:tc>
      </w:tr>
      <w:tr w:rsidR="009538BC" w:rsidRPr="001918FF" w14:paraId="79DF9D18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0D0C563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2_2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4431517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rapidly deliver vast amounts of clinically relevant, high-quality data in real time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30E13CC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E1A585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6 (9.9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3BBFCA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10.9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DD7DCC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D3E40F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84E5EA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3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192053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 (10.4)</w:t>
            </w:r>
          </w:p>
        </w:tc>
      </w:tr>
      <w:tr w:rsidR="009538BC" w:rsidRPr="001918FF" w14:paraId="3756A3BF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29A9ACE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503198B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19BB9F8F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DE501F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2 (27.5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588885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 (34.5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1E2586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2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365499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FC61E1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36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E7C730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9 (23.2)</w:t>
            </w:r>
          </w:p>
        </w:tc>
      </w:tr>
      <w:tr w:rsidR="009538BC" w:rsidRPr="001918FF" w14:paraId="651411D9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1D4B121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79BF13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2480B31A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863BF2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4 (62.6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5A99C7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0 (54.5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6E4D5A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0 (66.7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3E53FA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0 (6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CC70D4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50.0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B555E6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3 (66.4)</w:t>
            </w:r>
          </w:p>
        </w:tc>
      </w:tr>
      <w:tr w:rsidR="009538BC" w:rsidRPr="001918FF" w14:paraId="4AA80A3C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DFDB003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2_3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1856387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make the DESP run more efficiently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EBFCFE5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F97484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3 (16.4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9BD901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18.2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84D54D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9BD76F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489523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8.2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324178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3 (18.4)</w:t>
            </w:r>
          </w:p>
        </w:tc>
      </w:tr>
      <w:tr w:rsidR="009538BC" w:rsidRPr="001918FF" w14:paraId="709EC3F4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B9D7870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532235F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627CC69A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7DBF08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0 (30.5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BA7BBD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1 (38.2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CDF166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2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56B56D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1EF65D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36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82222D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4 (27.2)</w:t>
            </w:r>
          </w:p>
        </w:tc>
      </w:tr>
      <w:tr w:rsidR="009538BC" w:rsidRPr="001918FF" w14:paraId="20F197D7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5D0568A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494990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03BF00BA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18BA42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9 (53.1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524678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4 (43.6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0A52C5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 (60.0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BA3E92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 (6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A33DF7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45.5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311E7A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8 (54.4)</w:t>
            </w:r>
          </w:p>
        </w:tc>
      </w:tr>
      <w:tr w:rsidR="009538BC" w:rsidRPr="001918FF" w14:paraId="3602B2CC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F5ACB39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2_4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09334BC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lead to quicker reporting of screening outcomes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0FEF1E16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361F11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2 (12.2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F6A8A3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7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5456D2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379066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4F653E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22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8FEE77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 (14.4)</w:t>
            </w:r>
          </w:p>
        </w:tc>
      </w:tr>
      <w:tr w:rsidR="009538BC" w:rsidRPr="001918FF" w14:paraId="4FB6949A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0920B89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1DD14EE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01CDB0DE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B06F52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8 (18.3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4F80EC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 (21.8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B5C7DF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1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659BFC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C200F7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31.8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4FE029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1 (16.8)</w:t>
            </w:r>
          </w:p>
        </w:tc>
      </w:tr>
      <w:tr w:rsidR="009538BC" w:rsidRPr="001918FF" w14:paraId="16C1FB75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A6FBCE0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1BADAA8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7074C081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A0A1A8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2 (69.5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0A8D56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9 (70.9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80FD63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1 (70.0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29ACBB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6 (8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786CDF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45.5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998D22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6 (68.8)</w:t>
            </w:r>
          </w:p>
        </w:tc>
      </w:tr>
      <w:tr w:rsidR="009538BC" w:rsidRPr="001918FF" w14:paraId="083C18A2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AD86536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2_5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4AAF9AD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lead to quicker referrals to the hospital eye service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4DD3015E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2E84AE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0 (22.9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48DDB3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14.5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11F339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50A9ED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2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37D65E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27.3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CBBB5D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1 (24.8)</w:t>
            </w:r>
          </w:p>
        </w:tc>
      </w:tr>
      <w:tr w:rsidR="009538BC" w:rsidRPr="001918FF" w14:paraId="750820B6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489A751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FE4853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6CD6C6E6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699497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3 (24.0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1A3061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30.9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62E316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2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529C5A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2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E8FBEC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22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B97AE5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7 (21.6)</w:t>
            </w:r>
          </w:p>
        </w:tc>
      </w:tr>
      <w:tr w:rsidR="009538BC" w:rsidRPr="001918FF" w14:paraId="199E8FFE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3DBCF8A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32B5D0D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041A0E5F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6A5F77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9 (53.1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812E5A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0 (54.5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801CAB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5 (50.0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7CB3A3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 (5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A84C7A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50.0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2EC986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7 (53.6)</w:t>
            </w:r>
          </w:p>
        </w:tc>
      </w:tr>
      <w:tr w:rsidR="009538BC" w:rsidRPr="001918FF" w14:paraId="25EC70D3" w14:textId="77777777" w:rsidTr="00B55159">
        <w:trPr>
          <w:trHeight w:val="28"/>
        </w:trPr>
        <w:tc>
          <w:tcPr>
            <w:tcW w:w="9204" w:type="dxa"/>
            <w:gridSpan w:val="3"/>
            <w:tcBorders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FFFFFF" w:themeFill="background1"/>
            <w:vAlign w:val="center"/>
          </w:tcPr>
          <w:p w14:paraId="0982773D" w14:textId="382656CC" w:rsidR="00302559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Data Security</w:t>
            </w:r>
          </w:p>
        </w:tc>
        <w:tc>
          <w:tcPr>
            <w:tcW w:w="103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D251A0D" w14:textId="7DA2A3BE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3655C15" w14:textId="3A9EEACE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28A791B" w14:textId="3E400F7C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554D4BB" w14:textId="5BB15CC0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271CE32" w14:textId="76740359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30019D9" w14:textId="31DC9605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</w:tr>
      <w:tr w:rsidR="009538BC" w:rsidRPr="001918FF" w14:paraId="7310373A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single" w:sz="4" w:space="0" w:color="auto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AB12411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3_1_a</w:t>
            </w:r>
          </w:p>
        </w:tc>
        <w:tc>
          <w:tcPr>
            <w:tcW w:w="5603" w:type="dxa"/>
            <w:vMerge w:val="restart"/>
            <w:tcBorders>
              <w:top w:val="single" w:sz="4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8C1A31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the use of health care data for commercial gain</w:t>
            </w:r>
          </w:p>
        </w:tc>
        <w:tc>
          <w:tcPr>
            <w:tcW w:w="2577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799F655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88BDA0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3 (16.4)</w:t>
            </w:r>
          </w:p>
        </w:tc>
        <w:tc>
          <w:tcPr>
            <w:tcW w:w="9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838B68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7.3)</w:t>
            </w:r>
          </w:p>
        </w:tc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2C0484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3.3)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5A13B0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561A18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3.6)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D7F98A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9 (23.2)</w:t>
            </w:r>
          </w:p>
        </w:tc>
      </w:tr>
      <w:tr w:rsidR="009538BC" w:rsidRPr="001918FF" w14:paraId="0F16CAFD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0238FE0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F535C1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C01B946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92D8C4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7 (21.8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36B04B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2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BA1A00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2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285E0F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1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513960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8.2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B6F7CE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1 (24.8)</w:t>
            </w:r>
          </w:p>
        </w:tc>
      </w:tr>
      <w:tr w:rsidR="009538BC" w:rsidRPr="001918FF" w14:paraId="0E5EED68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875FA10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610733D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6C5BCA71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872320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2 (61.8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FF5525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0 (72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165993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0 (66.7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1B4C94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2 (7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F995B0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5 (68.2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94670B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5 (52.0)</w:t>
            </w:r>
          </w:p>
        </w:tc>
      </w:tr>
      <w:tr w:rsidR="009538BC" w:rsidRPr="001918FF" w14:paraId="21572296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AC668D9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3_2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58B1444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patient data security and privacy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2394D339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F78087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4 (24.4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AE9F0D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16.4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BC9044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2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9B5FD0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1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5B891D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3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4C0BE7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0 (32.0)</w:t>
            </w:r>
          </w:p>
        </w:tc>
      </w:tr>
      <w:tr w:rsidR="009538BC" w:rsidRPr="001918FF" w14:paraId="4E0BEE49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6D6A20B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131359C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6867588B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FBCAA0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1 (19.5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3D2DC9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14.5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B64E90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2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94D053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2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ACDEDF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3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92FE90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6 (20.8)</w:t>
            </w:r>
          </w:p>
        </w:tc>
      </w:tr>
      <w:tr w:rsidR="009538BC" w:rsidRPr="001918FF" w14:paraId="52E21AE0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AC15590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5FC567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5C8F102A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76C06C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7 (56.1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64CF33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8 (69.1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11C10D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5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CBF3CA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5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F87D5F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 (72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928877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9 (47.2)</w:t>
            </w:r>
          </w:p>
        </w:tc>
      </w:tr>
      <w:tr w:rsidR="009538BC" w:rsidRPr="001918FF" w14:paraId="4EACE627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72DEF1F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Q13_3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483B59B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...regulation and governance of AI systems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27EEB3ED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B79662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5 (9.5)</w:t>
            </w:r>
          </w:p>
        </w:tc>
        <w:tc>
          <w:tcPr>
            <w:tcW w:w="94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B501AC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5.5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B209B9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16.7)</w:t>
            </w:r>
          </w:p>
        </w:tc>
        <w:tc>
          <w:tcPr>
            <w:tcW w:w="11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CFCB78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3.3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619BC8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462D5B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 (12.8)</w:t>
            </w:r>
          </w:p>
        </w:tc>
      </w:tr>
      <w:tr w:rsidR="009538BC" w:rsidRPr="001918FF" w14:paraId="2B496FA3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A0653DD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3FCC1C2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145FE579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DF3115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9 (14.9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0EE4F1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12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15DF11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BF5D15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06E0C3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3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8D6961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5 (20.0)</w:t>
            </w:r>
          </w:p>
        </w:tc>
      </w:tr>
      <w:tr w:rsidR="009538BC" w:rsidRPr="001918FF" w14:paraId="700693BE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B4C9449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03E186B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7DF9FE48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A9D0E4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8 (75.6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638EEC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5 (81.8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12D9C1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3 (76.7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DCAF18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7 (9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DA1B97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 (86.4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053F5B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4 (67.2)</w:t>
            </w:r>
          </w:p>
        </w:tc>
      </w:tr>
      <w:tr w:rsidR="009538BC" w:rsidRPr="001918FF" w14:paraId="20361F9C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75EE28C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3_4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1E25FEE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who is responsible if errors result from the use of AI systems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2AFFEC4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4CD76C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.4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95368E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FEBEB8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8B7D89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FFCC8F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4.5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FB6505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4.8)</w:t>
            </w:r>
          </w:p>
        </w:tc>
      </w:tr>
      <w:tr w:rsidR="009538BC" w:rsidRPr="001918FF" w14:paraId="15096C1B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7676801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350DE16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708C191B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9AC1CF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1 (8.0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AE008D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7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FBF390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5FAB79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E62596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4.5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E0D733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 (9.6)</w:t>
            </w:r>
          </w:p>
        </w:tc>
      </w:tr>
      <w:tr w:rsidR="009538BC" w:rsidRPr="001918FF" w14:paraId="51E078B8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58515F6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DA8432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B24FF44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561B44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32 (88.5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04E338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1 (92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31BA82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6 (8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70F699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8 (9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551A16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0 (90.9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7A9384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7 (85.6)</w:t>
            </w:r>
          </w:p>
        </w:tc>
      </w:tr>
      <w:tr w:rsidR="009538BC" w:rsidRPr="001918FF" w14:paraId="2568E0E0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B8419E4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3_5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05E1FAA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how AI systems will be quality checked in the NHS DESP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49597C55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903B46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 (7.3)</w:t>
            </w:r>
          </w:p>
        </w:tc>
        <w:tc>
          <w:tcPr>
            <w:tcW w:w="94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E2C9FF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1.8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102C58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11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261192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20D99E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9.1)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ED4D12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 (10.4)</w:t>
            </w:r>
          </w:p>
        </w:tc>
      </w:tr>
      <w:tr w:rsidR="009538BC" w:rsidRPr="001918FF" w14:paraId="6622F53F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387A6B9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4613EDA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0590454F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ABF98E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0 (7.6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35AA2E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9.1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728337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C4C057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B7ABC4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9.1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E971C3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5.6)</w:t>
            </w:r>
          </w:p>
        </w:tc>
      </w:tr>
      <w:tr w:rsidR="009538BC" w:rsidRPr="001918FF" w14:paraId="44B8C0AA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6276EB7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11CF53D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59D07EDA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E9F54E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23 (85.1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189D8D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9 (89.1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051B58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4 (80.0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9AD158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7 (9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0203CC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 (81.8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FC787F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5 (84.0)</w:t>
            </w:r>
          </w:p>
        </w:tc>
      </w:tr>
      <w:tr w:rsidR="009538BC" w:rsidRPr="001918FF" w14:paraId="53D82E41" w14:textId="77777777" w:rsidTr="00B55159">
        <w:trPr>
          <w:trHeight w:val="28"/>
        </w:trPr>
        <w:tc>
          <w:tcPr>
            <w:tcW w:w="9204" w:type="dxa"/>
            <w:gridSpan w:val="3"/>
            <w:tcBorders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FFFFFF" w:themeFill="background1"/>
            <w:vAlign w:val="center"/>
          </w:tcPr>
          <w:p w14:paraId="52542F68" w14:textId="2328E22D" w:rsidR="00302559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Trust</w:t>
            </w:r>
          </w:p>
        </w:tc>
        <w:tc>
          <w:tcPr>
            <w:tcW w:w="103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2AB7EBA" w14:textId="47141289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829662A" w14:textId="48D8FAA3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740FC67" w14:textId="099233C6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31FCD28" w14:textId="27873893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60E489C" w14:textId="3E06D78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D042A50" w14:textId="7279999C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</w:tr>
      <w:tr w:rsidR="009538BC" w:rsidRPr="001918FF" w14:paraId="5C842718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single" w:sz="4" w:space="0" w:color="auto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77362BC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4_1_a</w:t>
            </w:r>
          </w:p>
        </w:tc>
        <w:tc>
          <w:tcPr>
            <w:tcW w:w="5603" w:type="dxa"/>
            <w:vMerge w:val="restart"/>
            <w:tcBorders>
              <w:top w:val="single" w:sz="4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109F881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improve patient safety</w:t>
            </w:r>
          </w:p>
        </w:tc>
        <w:tc>
          <w:tcPr>
            <w:tcW w:w="2577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533479E6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F35587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2 (31.3)</w:t>
            </w:r>
          </w:p>
        </w:tc>
        <w:tc>
          <w:tcPr>
            <w:tcW w:w="9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C8F233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3 (41.8)</w:t>
            </w:r>
          </w:p>
        </w:tc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A4612D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26.7)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D4D047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23.3)</w:t>
            </w:r>
          </w:p>
        </w:tc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EB02A2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31.8)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74E28E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7 (29.6)</w:t>
            </w:r>
          </w:p>
        </w:tc>
      </w:tr>
      <w:tr w:rsidR="009538BC" w:rsidRPr="001918FF" w14:paraId="0809DFA3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4DCA340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F6FBEC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6CF744D7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518D6C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4 (39.7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4F5697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1 (38.2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5DCB34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ED6A6F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 (6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BCF914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36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505BBF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8 (38.4)</w:t>
            </w:r>
          </w:p>
        </w:tc>
      </w:tr>
      <w:tr w:rsidR="009538BC" w:rsidRPr="001918FF" w14:paraId="7383DE6B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DD513F4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26B6A2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1DD362CF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1826B8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6 (29.0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364DD9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2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F95836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 (4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5DF044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1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7B4B77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31.8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AEE501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0 (32.0)</w:t>
            </w:r>
          </w:p>
        </w:tc>
      </w:tr>
      <w:tr w:rsidR="009538BC" w:rsidRPr="001918FF" w14:paraId="4AE1994F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4F89B12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4_2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061C01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improve confidence in screening outcomes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711398FB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7E0D8F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7 (37.0)</w:t>
            </w:r>
          </w:p>
        </w:tc>
        <w:tc>
          <w:tcPr>
            <w:tcW w:w="94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7F1028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7 (49.1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3F9E93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 (40.0)</w:t>
            </w:r>
          </w:p>
        </w:tc>
        <w:tc>
          <w:tcPr>
            <w:tcW w:w="11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575322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C120B6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31.8)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B4D988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2 (33.6)</w:t>
            </w:r>
          </w:p>
        </w:tc>
      </w:tr>
      <w:tr w:rsidR="009538BC" w:rsidRPr="001918FF" w14:paraId="0A79A899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BC347DC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1DA8ACC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6AF9DAD5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E4D1D9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0 (38.2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F74AEE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30.9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A65A7B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3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8E0A16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 (4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C9CB89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36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3637B3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0 (40.0)</w:t>
            </w:r>
          </w:p>
        </w:tc>
      </w:tr>
      <w:tr w:rsidR="009538BC" w:rsidRPr="001918FF" w14:paraId="396B9D9A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845A5FC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2FD9B6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76406735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FC4487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5 (24.8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81C48B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2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01E14E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23.3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D15CBC0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2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8363DB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31.8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3E9BFB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3 (26.4)</w:t>
            </w:r>
          </w:p>
        </w:tc>
      </w:tr>
      <w:tr w:rsidR="009538BC" w:rsidRPr="001918FF" w14:paraId="110910AF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089EE8A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4_3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6911CE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improve reliability of screening outcomes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80F35B8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A8C9F4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8 (29.8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FC7FD1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1 (38.2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644B34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3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49E311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2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3CDFCB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22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06515FC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3 (26.4)</w:t>
            </w:r>
          </w:p>
        </w:tc>
      </w:tr>
      <w:tr w:rsidR="009538BC" w:rsidRPr="001918FF" w14:paraId="0A6014E7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3D1BC87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403A4E4D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17DAAFD9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B98E36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9 (34.0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359FDB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30.9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E67B1B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B18CD8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3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190D7E2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36.4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CB6C2E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4 (35.2)</w:t>
            </w:r>
          </w:p>
        </w:tc>
      </w:tr>
      <w:tr w:rsidR="009538BC" w:rsidRPr="001918FF" w14:paraId="7FD8A5F8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30E947F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016396E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64A1737C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0D84C2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5 (36.3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4EDDC31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30.9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42518D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3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E36F68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3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D9C6DA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40.9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526E2D4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8 (38.4)</w:t>
            </w:r>
          </w:p>
        </w:tc>
      </w:tr>
      <w:tr w:rsidR="009538BC" w:rsidRPr="001918FF" w14:paraId="6D352BB5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5641BD2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4_4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5C8C238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be as good as the current system based on human graders for the detection of diabetic retinopathy from retinal images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073BBC87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9BC294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4 (32.1)</w:t>
            </w:r>
          </w:p>
        </w:tc>
        <w:tc>
          <w:tcPr>
            <w:tcW w:w="94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288AFBB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4 (43.6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0CA8D7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36.7)</w:t>
            </w:r>
          </w:p>
        </w:tc>
        <w:tc>
          <w:tcPr>
            <w:tcW w:w="11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5A1398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3.3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52A196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22.7)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B1DB1A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0 (32.0)</w:t>
            </w:r>
          </w:p>
        </w:tc>
      </w:tr>
      <w:tr w:rsidR="009538BC" w:rsidRPr="001918FF" w14:paraId="1A673598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BDAA914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E95348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D0C7409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1CC4D38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8 (37.4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5BB2FE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 (29.1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92A044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3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BF3746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 (6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5C4A3DA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40.9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3CEAA47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5 (36.0)</w:t>
            </w:r>
          </w:p>
        </w:tc>
      </w:tr>
      <w:tr w:rsidR="009538BC" w:rsidRPr="001918FF" w14:paraId="43B29375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47FCCDB" w14:textId="77777777" w:rsidR="00302559" w:rsidRPr="001918FF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35E2AFB9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547C0E98" w14:textId="77777777" w:rsidR="00302559" w:rsidRPr="00644F3A" w:rsidRDefault="00302559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648B48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0 (30.5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E41D085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5 (27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DE94A5E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9D6DFFF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2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35C3066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36.4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2B98F13" w14:textId="77777777" w:rsidR="00302559" w:rsidRPr="00644F3A" w:rsidRDefault="00302559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0 (32.0)</w:t>
            </w:r>
          </w:p>
        </w:tc>
      </w:tr>
      <w:tr w:rsidR="001E1A20" w:rsidRPr="001918FF" w14:paraId="0F9AC7E6" w14:textId="77777777" w:rsidTr="00B55159">
        <w:trPr>
          <w:trHeight w:val="28"/>
        </w:trPr>
        <w:tc>
          <w:tcPr>
            <w:tcW w:w="9204" w:type="dxa"/>
            <w:gridSpan w:val="3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CED2E73" w14:textId="257A9E51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Impact on the Workforce (positive</w:t>
            </w:r>
            <w:r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ly framed questions</w:t>
            </w:r>
            <w:r w:rsidRPr="001918FF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21BCA45" w14:textId="7F35A1CB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F2B8066" w14:textId="49D1584F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2E99FE5" w14:textId="6BA591A5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7A80209" w14:textId="692FD905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362F80D" w14:textId="4D9506B9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6D2C9F6" w14:textId="10FCCEC5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</w:tr>
      <w:tr w:rsidR="001E1A20" w:rsidRPr="001918FF" w14:paraId="4BBFE55D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single" w:sz="4" w:space="0" w:color="auto"/>
              <w:left w:val="single" w:sz="8" w:space="0" w:color="auto"/>
            </w:tcBorders>
            <w:shd w:val="clear" w:color="auto" w:fill="FFFFFF" w:themeFill="background1"/>
            <w:vAlign w:val="center"/>
          </w:tcPr>
          <w:p w14:paraId="3FF37AD3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6_1_a</w:t>
            </w:r>
          </w:p>
        </w:tc>
        <w:tc>
          <w:tcPr>
            <w:tcW w:w="5603" w:type="dxa"/>
            <w:vMerge w:val="restart"/>
            <w:tcBorders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ABBDA4C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free up time for staff to work on other areas of patient care</w:t>
            </w:r>
          </w:p>
        </w:tc>
        <w:tc>
          <w:tcPr>
            <w:tcW w:w="2577" w:type="dxa"/>
            <w:tcBorders>
              <w:top w:val="single" w:sz="4" w:space="0" w:color="auto"/>
              <w:left w:val="single" w:sz="4" w:space="0" w:color="auto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13B29A29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5D0D6C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5 (13.4)</w:t>
            </w:r>
          </w:p>
        </w:tc>
        <w:tc>
          <w:tcPr>
            <w:tcW w:w="9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7CD9AB6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9.1)</w:t>
            </w:r>
          </w:p>
        </w:tc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5B53E5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524693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0E4466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3.6)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06CDF5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1 (16.8)</w:t>
            </w:r>
          </w:p>
        </w:tc>
      </w:tr>
      <w:tr w:rsidR="001E1A20" w:rsidRPr="001918FF" w14:paraId="7516E1AD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</w:tcBorders>
            <w:shd w:val="clear" w:color="auto" w:fill="FFFFFF" w:themeFill="background1"/>
            <w:vAlign w:val="center"/>
          </w:tcPr>
          <w:p w14:paraId="1BCF10CE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1C4778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1929E423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721DCD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0 (22.9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921306A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 (32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94B415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2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715FFCC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202E52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31.8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41D5A1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5 (20.0)</w:t>
            </w:r>
          </w:p>
        </w:tc>
      </w:tr>
      <w:tr w:rsidR="001E1A20" w:rsidRPr="001918FF" w14:paraId="7A78DE0B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</w:tcBorders>
            <w:shd w:val="clear" w:color="auto" w:fill="FFFFFF" w:themeFill="background1"/>
            <w:vAlign w:val="center"/>
          </w:tcPr>
          <w:p w14:paraId="09DC8D35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6D21D855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467529EB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7D5EBB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7 (63.7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4C0D966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2 (58.2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560D29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 (6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E7B5E45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5 (8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DDC431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 (54.5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607F61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9 (63.2)</w:t>
            </w:r>
          </w:p>
        </w:tc>
      </w:tr>
      <w:tr w:rsidR="001E1A20" w:rsidRPr="001918FF" w14:paraId="18314365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9EB3859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6_2_a</w:t>
            </w:r>
          </w:p>
        </w:tc>
        <w:tc>
          <w:tcPr>
            <w:tcW w:w="5603" w:type="dxa"/>
            <w:vMerge w:val="restart"/>
            <w:tcBorders>
              <w:top w:val="single" w:sz="4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1FDD549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address a workforce shortage within DESP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09042AA3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FE45EA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2 (16.0)</w:t>
            </w:r>
          </w:p>
        </w:tc>
        <w:tc>
          <w:tcPr>
            <w:tcW w:w="94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70FB8F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12.7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13760C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16.7)</w:t>
            </w:r>
          </w:p>
        </w:tc>
        <w:tc>
          <w:tcPr>
            <w:tcW w:w="11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487862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E338A25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3.6)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A479BD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4 (19.2)</w:t>
            </w:r>
          </w:p>
        </w:tc>
      </w:tr>
      <w:tr w:rsidR="001E1A20" w:rsidRPr="001918FF" w14:paraId="12B181D9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4F34273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348F79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514E3B95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150AF1A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9 (22.5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F5A4878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 (21.8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59AFD22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2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5EDDD8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2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157D478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31.8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17EA5F6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6 (20.8)</w:t>
            </w:r>
          </w:p>
        </w:tc>
      </w:tr>
      <w:tr w:rsidR="001E1A20" w:rsidRPr="001918FF" w14:paraId="08543986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ECF18A4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9F1339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25560313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FC0BF1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1 (61.5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070220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6 (65.5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8D77C9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56.7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DD31F8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1 (7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76CFE92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 (54.5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B6EE502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5 (60.0)</w:t>
            </w:r>
          </w:p>
        </w:tc>
      </w:tr>
      <w:tr w:rsidR="001E1A20" w:rsidRPr="001918FF" w14:paraId="14092C97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22F7B36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6_3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12967C92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reduce time spent by graders on repetitive screening tasks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2359820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D19C81C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7 (17.9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11EB4C2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18.2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2096778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DD33D22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BDD39B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8.2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0FAE3FC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7 (21.6)</w:t>
            </w:r>
          </w:p>
        </w:tc>
      </w:tr>
      <w:tr w:rsidR="001E1A20" w:rsidRPr="001918FF" w14:paraId="1FAD13A5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F0061DD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0CB7404B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6D2A2B06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5C184B6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4 (16.8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C0CF396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18.2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7E9A78B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9CD689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8336F8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8.2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84A9118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 (14.4)</w:t>
            </w:r>
          </w:p>
        </w:tc>
      </w:tr>
      <w:tr w:rsidR="001E1A20" w:rsidRPr="001918FF" w14:paraId="4C9DB183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DD7772F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5E04228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5FADC127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7D7D7C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1 (65.3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E7DA245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5 (63.6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4C6F4A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5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FA47E5C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5 (8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4908B82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 (63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844A5EA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0 (64.0)</w:t>
            </w:r>
          </w:p>
        </w:tc>
      </w:tr>
      <w:tr w:rsidR="001E1A20" w:rsidRPr="001918FF" w14:paraId="42F711BA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8AFCE92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6_4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6B94AB0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…partially replace human grading of retinal images for detection of diabetic eye disease within the DESP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41720C47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F4DC67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1 (11.8)</w:t>
            </w:r>
          </w:p>
        </w:tc>
        <w:tc>
          <w:tcPr>
            <w:tcW w:w="94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5C30EA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16.4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715230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6.7)</w:t>
            </w:r>
          </w:p>
        </w:tc>
        <w:tc>
          <w:tcPr>
            <w:tcW w:w="11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0EED7E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0 (0.0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5DEAB5D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4.5)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A60E9D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 (15.2)</w:t>
            </w:r>
          </w:p>
        </w:tc>
      </w:tr>
      <w:tr w:rsidR="001E1A20" w:rsidRPr="001918FF" w14:paraId="6F55274A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B6FF0C1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3073C9F8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65180F3A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70CFFA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6 (17.6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8B7C25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16.4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CA7714D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EB26DD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E2BB26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31.8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D6824B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13.6)</w:t>
            </w:r>
          </w:p>
        </w:tc>
      </w:tr>
      <w:tr w:rsidR="001E1A20" w:rsidRPr="001918FF" w14:paraId="1AD64D3D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0D14588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676551CA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4FF94FD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C03893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5 (70.6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EB51FD6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7 (67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593287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 (63.3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9832668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6 (8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76535D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 (63.6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0CEDBE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9 (71.2)</w:t>
            </w:r>
          </w:p>
        </w:tc>
      </w:tr>
      <w:tr w:rsidR="001E1A20" w:rsidRPr="001918FF" w14:paraId="69632B4A" w14:textId="77777777" w:rsidTr="00B55159">
        <w:trPr>
          <w:trHeight w:val="28"/>
        </w:trPr>
        <w:tc>
          <w:tcPr>
            <w:tcW w:w="9204" w:type="dxa"/>
            <w:gridSpan w:val="3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577E355" w14:textId="5A0F1DF3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Impact on the Workforce (</w:t>
            </w:r>
            <w:r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negatively framed questions</w:t>
            </w:r>
            <w:r w:rsidRPr="001918FF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)</w:t>
            </w:r>
          </w:p>
        </w:tc>
        <w:tc>
          <w:tcPr>
            <w:tcW w:w="10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358D572" w14:textId="75249BC6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2015EA3" w14:textId="2DA6DACC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9988674" w14:textId="03A6B628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B6AF7EB" w14:textId="76CF240B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1B5BBCC" w14:textId="00988912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3F2819C" w14:textId="478CD372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</w:tr>
      <w:tr w:rsidR="001E1A20" w:rsidRPr="001918FF" w14:paraId="30C78A90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single" w:sz="4" w:space="0" w:color="auto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C80AC1F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7_1_a</w:t>
            </w:r>
          </w:p>
        </w:tc>
        <w:tc>
          <w:tcPr>
            <w:tcW w:w="5603" w:type="dxa"/>
            <w:vMerge w:val="restart"/>
            <w:tcBorders>
              <w:top w:val="single" w:sz="4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0F57ECD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decreasing reliance on humans for screening for diabetic retinopathy</w:t>
            </w:r>
          </w:p>
        </w:tc>
        <w:tc>
          <w:tcPr>
            <w:tcW w:w="2577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B26BEB1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86E4F1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0 (15.3)</w:t>
            </w:r>
          </w:p>
        </w:tc>
        <w:tc>
          <w:tcPr>
            <w:tcW w:w="9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ADBEC96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5.5)</w:t>
            </w:r>
          </w:p>
        </w:tc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20FECD2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23.3)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7FCDBDA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A8B107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3.6)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4028C2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4 (19.2)</w:t>
            </w:r>
          </w:p>
        </w:tc>
      </w:tr>
      <w:tr w:rsidR="001E1A20" w:rsidRPr="001918FF" w14:paraId="4FEEF5D1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21B7A58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3317F7A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CF42863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DBE393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0 (11.5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5A6490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7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74D4F9D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BF4165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1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E0A25C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9.1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6582E25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 (12.8)</w:t>
            </w:r>
          </w:p>
        </w:tc>
      </w:tr>
      <w:tr w:rsidR="001E1A20" w:rsidRPr="001918FF" w14:paraId="23B28620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D592B7E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00E64F1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1E745EA0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15EE7FB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2 (73.3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0F674F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8 (87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9F1213B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0 (6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294D2E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2 (7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26C25D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77.3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9F5545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5 (68.0)</w:t>
            </w:r>
          </w:p>
        </w:tc>
      </w:tr>
      <w:tr w:rsidR="001E1A20" w:rsidRPr="001918FF" w14:paraId="1E4C2122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2D03A48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7_2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59589D6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the impact on workforce needs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79A83CB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DBED3F8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1 (11.8)</w:t>
            </w:r>
          </w:p>
        </w:tc>
        <w:tc>
          <w:tcPr>
            <w:tcW w:w="94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CD6A70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5.5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1D2EB3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3.3)</w:t>
            </w:r>
          </w:p>
        </w:tc>
        <w:tc>
          <w:tcPr>
            <w:tcW w:w="11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396B33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3.3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765FFB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3.6)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F1045A2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0 (16.0)</w:t>
            </w:r>
          </w:p>
        </w:tc>
      </w:tr>
      <w:tr w:rsidR="001E1A20" w:rsidRPr="001918FF" w14:paraId="5473B072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99FE18D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359CD40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5C7E3F3F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24D2AA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2 (16.0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56A2F8C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18.2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5AED07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E8077CA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180654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3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5BB7B3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 (14.4)</w:t>
            </w:r>
          </w:p>
        </w:tc>
      </w:tr>
      <w:tr w:rsidR="001E1A20" w:rsidRPr="001918FF" w14:paraId="63EC6566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544E4B8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6F0768D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0A4E0602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E491E9D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9 (72.1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6286D7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2 (76.4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7FC2E98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4 (80.0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094583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0 (6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607CA2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 (72.7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3E42F0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7 (69.6)</w:t>
            </w:r>
          </w:p>
        </w:tc>
      </w:tr>
      <w:tr w:rsidR="001E1A20" w:rsidRPr="001918FF" w14:paraId="1B0FB7A5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EFAD5B0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7_3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7E4C6C2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the impact on job satisfaction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1EA9EA34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78A8BC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1 (19.5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920542A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10.9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8499C3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2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AFA8C0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2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8D9A14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22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00E2E36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7 (21.6)</w:t>
            </w:r>
          </w:p>
        </w:tc>
      </w:tr>
      <w:tr w:rsidR="001E1A20" w:rsidRPr="001918FF" w14:paraId="75CE2226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504E93E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6874C11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622194AE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D51CFEC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7 (14.1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6A25C1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18.2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DB4940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1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39FEC65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2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93CB15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4.5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86C177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 (11.2)</w:t>
            </w:r>
          </w:p>
        </w:tc>
      </w:tr>
      <w:tr w:rsidR="001E1A20" w:rsidRPr="001918FF" w14:paraId="7CBBFFC0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00102CC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41D4EA4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202D93E5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F8F8C9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4 (66.4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1103806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9 (70.9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641EB2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 (6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9E676F5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 (5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96E554B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 (72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8CAF23D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4 (67.2)</w:t>
            </w:r>
          </w:p>
        </w:tc>
      </w:tr>
      <w:tr w:rsidR="001E1A20" w:rsidRPr="001918FF" w14:paraId="226C635D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34F50AD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7_4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4D6D44A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training opportunities or career progression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609AF3BF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385D09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0 (15.3)</w:t>
            </w:r>
          </w:p>
        </w:tc>
        <w:tc>
          <w:tcPr>
            <w:tcW w:w="94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F9EE68D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12.7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DFF789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11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CC198F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3.3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A14FAA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3.6)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1E03C0B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3 (18.4)</w:t>
            </w:r>
          </w:p>
        </w:tc>
      </w:tr>
      <w:tr w:rsidR="001E1A20" w:rsidRPr="001918FF" w14:paraId="4EA86DA2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32CB9CF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55E0F79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2864673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4497C46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3 (8.8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23162B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5.5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BA600A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A7389E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1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D7DC27A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9.1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C9A833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7.2)</w:t>
            </w:r>
          </w:p>
        </w:tc>
      </w:tr>
      <w:tr w:rsidR="001E1A20" w:rsidRPr="001918FF" w14:paraId="13CFA62E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E82B08D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66BBDCC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50108F2F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651EB52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9 (76.0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FBD7C3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5 (81.8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351F74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3 (76.7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A8867B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1 (7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DFE9F4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77.3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C32616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3 (74.4)</w:t>
            </w:r>
          </w:p>
        </w:tc>
      </w:tr>
      <w:tr w:rsidR="001E1A20" w:rsidRPr="001918FF" w14:paraId="19D41E87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026EC8F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7_5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104DE61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staff having a more relaxed/less rigorous approach to healthcare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1781E145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CABDBC5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4 (35.9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81B0E4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0 (36.4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0FE867D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1 (3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F7A501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25E49C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3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642556D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1 (40.8)</w:t>
            </w:r>
          </w:p>
        </w:tc>
      </w:tr>
      <w:tr w:rsidR="001E1A20" w:rsidRPr="001918FF" w14:paraId="277D62DB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9A3D20B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1CBDE842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C83F3FC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D33D36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2 (23.7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840F8F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10.9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F9D106D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3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78BEB82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2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DD69FC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22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DBBC4E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3 (26.4)</w:t>
            </w:r>
          </w:p>
        </w:tc>
      </w:tr>
      <w:tr w:rsidR="001E1A20" w:rsidRPr="001918FF" w14:paraId="470AFD08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0462123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6D71EA5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463724E1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C8EA48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6 (40.5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74AB24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9 (52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7A5079C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121B4A8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 (4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51C415D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 (63.6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8044655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1 (32.8)</w:t>
            </w:r>
          </w:p>
        </w:tc>
      </w:tr>
      <w:tr w:rsidR="001E1A20" w:rsidRPr="001918FF" w14:paraId="508AB42D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B9A07C5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7_6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F28C2EB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benchmarking performance of clinicians / graders against AI technology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49CA8D9C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AA76426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6 (13.7)</w:t>
            </w:r>
          </w:p>
        </w:tc>
        <w:tc>
          <w:tcPr>
            <w:tcW w:w="94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2B9F4C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7.3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2F02A38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6.7)</w:t>
            </w:r>
          </w:p>
        </w:tc>
        <w:tc>
          <w:tcPr>
            <w:tcW w:w="11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2907B7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16.7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BDD5BE6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9.1)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61B4DF6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3 (18.4)</w:t>
            </w:r>
          </w:p>
        </w:tc>
      </w:tr>
      <w:tr w:rsidR="001E1A20" w:rsidRPr="001918FF" w14:paraId="4475FEEA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42F0C12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4BEEF3B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2907AF89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6E5D34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7 (21.8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9E6AFE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30.9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1F6B60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2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0B1786A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2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36566DB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27.3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427C32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1 (16.8)</w:t>
            </w:r>
          </w:p>
        </w:tc>
      </w:tr>
      <w:tr w:rsidR="001E1A20" w:rsidRPr="001918FF" w14:paraId="1708B657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DC131BE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79E44F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0DC81318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F913A16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9 (64.5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16E4AF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4 (61.8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F3DB712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1 (70.0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DA51E3C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9 (6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2859E78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 (63.6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B1D1DB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1 (64.8)</w:t>
            </w:r>
          </w:p>
        </w:tc>
      </w:tr>
      <w:tr w:rsidR="001E1A20" w:rsidRPr="001918FF" w14:paraId="77B60D21" w14:textId="77777777" w:rsidTr="00B55159">
        <w:trPr>
          <w:trHeight w:val="28"/>
        </w:trPr>
        <w:tc>
          <w:tcPr>
            <w:tcW w:w="9204" w:type="dxa"/>
            <w:gridSpan w:val="3"/>
            <w:tcBorders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FFFFFF" w:themeFill="background1"/>
            <w:vAlign w:val="center"/>
          </w:tcPr>
          <w:p w14:paraId="2357C0AB" w14:textId="17CFD009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  <w:t>Screening Experience</w:t>
            </w:r>
          </w:p>
        </w:tc>
        <w:tc>
          <w:tcPr>
            <w:tcW w:w="103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8873037" w14:textId="10AEF321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551B4D9" w14:textId="406F80DA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A93E73C" w14:textId="58EE1383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71AD31E" w14:textId="58E15E5E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B221C6F" w14:textId="52E5E725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6A9B5F3" w14:textId="1A6C96E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GB"/>
              </w:rPr>
            </w:pPr>
          </w:p>
        </w:tc>
      </w:tr>
      <w:tr w:rsidR="001E1A20" w:rsidRPr="001918FF" w14:paraId="33C9F799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single" w:sz="4" w:space="0" w:color="auto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E22B3BC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9_1_a</w:t>
            </w:r>
          </w:p>
        </w:tc>
        <w:tc>
          <w:tcPr>
            <w:tcW w:w="5603" w:type="dxa"/>
            <w:vMerge w:val="restart"/>
            <w:tcBorders>
              <w:top w:val="single" w:sz="4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3455F9C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adversely affect the relationship between patient and health care professionals within the DESP</w:t>
            </w:r>
          </w:p>
        </w:tc>
        <w:tc>
          <w:tcPr>
            <w:tcW w:w="2577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615D2AC0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E3DFC9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6 (25.2)</w:t>
            </w:r>
          </w:p>
        </w:tc>
        <w:tc>
          <w:tcPr>
            <w:tcW w:w="9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B0F00F8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16.4)</w:t>
            </w:r>
          </w:p>
        </w:tc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9A51012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16.7)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C66648B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 (40.0)</w:t>
            </w:r>
          </w:p>
        </w:tc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F2C18D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3.6)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9C0C81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7 (29.6)</w:t>
            </w:r>
          </w:p>
        </w:tc>
      </w:tr>
      <w:tr w:rsidR="001E1A20" w:rsidRPr="001918FF" w14:paraId="35F0949C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62C741C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526F339B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0F1BAE8F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40450FB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8 (22.1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4A38D65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 (23.6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17417DC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DC4274A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1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9242FF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27.3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C5076F5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5 (20.0)</w:t>
            </w:r>
          </w:p>
        </w:tc>
      </w:tr>
      <w:tr w:rsidR="001E1A20" w:rsidRPr="001918FF" w14:paraId="454BA85F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981E508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373C653C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230475E8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D2C073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8 (52.7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D1DC33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3 (6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9D5EC2B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 (5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ED1FE65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 (4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9193B3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 (59.1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80079C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3 (50.4)</w:t>
            </w:r>
          </w:p>
        </w:tc>
      </w:tr>
      <w:tr w:rsidR="001E1A20" w:rsidRPr="001918FF" w14:paraId="694A4605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2871477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9_2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1328C57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challenge the trust relationship between patients and health care professionals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1E2B39FA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B5BDF98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9 (22.5)</w:t>
            </w:r>
          </w:p>
        </w:tc>
        <w:tc>
          <w:tcPr>
            <w:tcW w:w="94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E9DB7C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18.2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39FA342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3.3)</w:t>
            </w:r>
          </w:p>
        </w:tc>
        <w:tc>
          <w:tcPr>
            <w:tcW w:w="11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E46F8A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3BD610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9.1)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33F2A65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4 (27.2)</w:t>
            </w:r>
          </w:p>
        </w:tc>
      </w:tr>
      <w:tr w:rsidR="001E1A20" w:rsidRPr="001918FF" w14:paraId="2E40CD3C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16D2C25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34436AB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19620889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0EE34A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5 (17.2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D65DB8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18.2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7A4B2F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472D2D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 (1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4109BB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8.2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C337CA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4 (19.2)</w:t>
            </w:r>
          </w:p>
        </w:tc>
      </w:tr>
      <w:tr w:rsidR="001E1A20" w:rsidRPr="001918FF" w14:paraId="2D59B09C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70E38BD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47A3582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607940BB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6B5361A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58 (60.3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0E95A1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5 (63.6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330F0C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2 (73.3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790E6E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 (6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CF69D4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 (72.7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BFDA96D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7 (53.6)</w:t>
            </w:r>
          </w:p>
        </w:tc>
      </w:tr>
      <w:tr w:rsidR="001E1A20" w:rsidRPr="001918FF" w14:paraId="4432373C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4D92DBB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9_3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ABC4FB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lead to a less personalised patient experience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254A6E08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36BE0E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6 (25.2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C9EE58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14.5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6D7C14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1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E1DE5A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 (4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C0122D8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9.1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2A2A21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8 (30.4)</w:t>
            </w:r>
          </w:p>
        </w:tc>
      </w:tr>
      <w:tr w:rsidR="001E1A20" w:rsidRPr="001918FF" w14:paraId="5072E03E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57DC692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5537BDB5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5675AD75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B8C402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5 (9.5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E85685D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9.1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F01961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 (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AE8F10A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 (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573D51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8.2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7C29FA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 (10.4)</w:t>
            </w:r>
          </w:p>
        </w:tc>
      </w:tr>
      <w:tr w:rsidR="001E1A20" w:rsidRPr="001918FF" w14:paraId="16C1B328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21194EB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578AF8E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097A8CBC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D75B63A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1 (65.3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7DCB62B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2 (76.4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9458D6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4 (8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C4F677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5 (5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D41040B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6 (72.7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244DC3C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4 (59.2)</w:t>
            </w:r>
          </w:p>
        </w:tc>
      </w:tr>
      <w:tr w:rsidR="001E1A20" w:rsidRPr="001918FF" w14:paraId="1C7AA437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002B257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9_4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2807EE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provide screening results at the time of image capture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691792D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5E2869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9 (30.2)</w:t>
            </w:r>
          </w:p>
        </w:tc>
        <w:tc>
          <w:tcPr>
            <w:tcW w:w="94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E52477D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30.9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58D713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26.7)</w:t>
            </w:r>
          </w:p>
        </w:tc>
        <w:tc>
          <w:tcPr>
            <w:tcW w:w="11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E3BEBB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 (26.7)</w:t>
            </w:r>
          </w:p>
        </w:tc>
        <w:tc>
          <w:tcPr>
            <w:tcW w:w="946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BCDDA6B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22.7)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340EAB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1 (32.8)</w:t>
            </w:r>
          </w:p>
        </w:tc>
      </w:tr>
      <w:tr w:rsidR="001E1A20" w:rsidRPr="001918FF" w14:paraId="78B6AAEF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7FA8B27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51B9215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4641266D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C6C0E4C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4 (28.2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86D4642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8 (32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32D4B36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 (16.7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BAB2C6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3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0D39129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31.8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F74A3A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4 (27.2)</w:t>
            </w:r>
          </w:p>
        </w:tc>
      </w:tr>
      <w:tr w:rsidR="001E1A20" w:rsidRPr="001918FF" w14:paraId="44F6710E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2C8834B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3161A07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09552B34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367320C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9 (41.6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8F7CD2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0 (36.4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5852B8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56.7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0E2B666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2 (4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47C4C48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45.5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F874F35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50 (40.0)</w:t>
            </w:r>
          </w:p>
        </w:tc>
      </w:tr>
      <w:tr w:rsidR="001E1A20" w:rsidRPr="001918FF" w14:paraId="00CA2B90" w14:textId="77777777" w:rsidTr="00B55159">
        <w:trPr>
          <w:trHeight w:val="28"/>
        </w:trPr>
        <w:tc>
          <w:tcPr>
            <w:tcW w:w="10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D5C06E5" w14:textId="77777777" w:rsidR="001E1A20" w:rsidRPr="001918FF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1918F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Q19_5_a</w:t>
            </w:r>
          </w:p>
        </w:tc>
        <w:tc>
          <w:tcPr>
            <w:tcW w:w="560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0E814CB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...allow more time for communication between health care professionals and patients</w:t>
            </w: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1169EECA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Disagree or strongly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7FA861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85 (32.4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0F6D78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1 (38.2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8B63DB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26A64C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 (13.3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6A820B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27.3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AFB2BC0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5 (36.0)</w:t>
            </w:r>
          </w:p>
        </w:tc>
      </w:tr>
      <w:tr w:rsidR="001E1A20" w:rsidRPr="001918FF" w14:paraId="00325222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FFFFFF" w:themeFill="background1"/>
          </w:tcPr>
          <w:p w14:paraId="66F5D960" w14:textId="77777777" w:rsidR="001E1A20" w:rsidRPr="001918FF" w:rsidRDefault="001E1A20" w:rsidP="00B5515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00A11C36" w14:textId="77777777" w:rsidR="001E1A20" w:rsidRPr="00644F3A" w:rsidRDefault="001E1A20" w:rsidP="00B5515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3FC3E483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Neither agree nor disagree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9224577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6 (29.0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2CFBD4D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21 (38.2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69DE8F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7 (23.3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300570E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9 (30.0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F18747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6 (27.3)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8383ABD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33 (26.4)</w:t>
            </w:r>
          </w:p>
        </w:tc>
      </w:tr>
      <w:tr w:rsidR="001E1A20" w:rsidRPr="001918FF" w14:paraId="5F8DE320" w14:textId="77777777" w:rsidTr="00B55159">
        <w:trPr>
          <w:trHeight w:val="28"/>
        </w:trPr>
        <w:tc>
          <w:tcPr>
            <w:tcW w:w="10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</w:tcPr>
          <w:p w14:paraId="2585A44A" w14:textId="77777777" w:rsidR="001E1A20" w:rsidRPr="001918FF" w:rsidRDefault="001E1A20" w:rsidP="00B5515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560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12FC7EBB" w14:textId="77777777" w:rsidR="001E1A20" w:rsidRPr="00644F3A" w:rsidRDefault="001E1A20" w:rsidP="00B5515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5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vAlign w:val="bottom"/>
            <w:hideMark/>
          </w:tcPr>
          <w:p w14:paraId="7B96979C" w14:textId="77777777" w:rsidR="001E1A20" w:rsidRPr="00644F3A" w:rsidRDefault="001E1A20" w:rsidP="00B5515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Agree or strongly agre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B43270B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1 (38.5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A3DB61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3 (23.6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C7ED203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4 (46.7)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84BB87F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7 (56.7)</w:t>
            </w:r>
          </w:p>
        </w:tc>
        <w:tc>
          <w:tcPr>
            <w:tcW w:w="946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BF1C044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10 (45.5)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469F2A1" w14:textId="77777777" w:rsidR="001E1A20" w:rsidRPr="00644F3A" w:rsidRDefault="001E1A20" w:rsidP="00B5515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644F3A">
              <w:rPr>
                <w:rFonts w:ascii="Arial" w:eastAsia="Times New Roman" w:hAnsi="Arial" w:cs="Arial"/>
                <w:sz w:val="16"/>
                <w:szCs w:val="16"/>
                <w:lang w:eastAsia="en-GB"/>
              </w:rPr>
              <w:t>47 (37.6)</w:t>
            </w:r>
          </w:p>
        </w:tc>
      </w:tr>
    </w:tbl>
    <w:p w14:paraId="38143894" w14:textId="49A030B1" w:rsidR="00302559" w:rsidRDefault="00302559">
      <w:r>
        <w:br w:type="page"/>
      </w:r>
    </w:p>
    <w:p w14:paraId="7AFCDF54" w14:textId="097DB0FA" w:rsidR="00FD2600" w:rsidRDefault="00FD2600" w:rsidP="00465B8A">
      <w:pPr>
        <w:pStyle w:val="Heading2"/>
      </w:pPr>
      <w:bookmarkStart w:id="8" w:name="_Toc198562407"/>
      <w:r>
        <w:lastRenderedPageBreak/>
        <w:t xml:space="preserve">Table </w:t>
      </w:r>
      <w:r w:rsidR="0062140F">
        <w:t>S3</w:t>
      </w:r>
      <w:r>
        <w:t xml:space="preserve">: Multivariable logistic regression results </w:t>
      </w:r>
      <w:r w:rsidR="002264BE">
        <w:t>for people living with diabetes</w:t>
      </w:r>
      <w:bookmarkEnd w:id="8"/>
    </w:p>
    <w:tbl>
      <w:tblPr>
        <w:tblW w:w="0" w:type="auto"/>
        <w:tblLook w:val="04A0" w:firstRow="1" w:lastRow="0" w:firstColumn="1" w:lastColumn="0" w:noHBand="0" w:noVBand="1"/>
      </w:tblPr>
      <w:tblGrid>
        <w:gridCol w:w="2848"/>
        <w:gridCol w:w="1000"/>
        <w:gridCol w:w="826"/>
        <w:gridCol w:w="1104"/>
        <w:gridCol w:w="799"/>
        <w:gridCol w:w="1038"/>
        <w:gridCol w:w="880"/>
        <w:gridCol w:w="1144"/>
        <w:gridCol w:w="854"/>
        <w:gridCol w:w="1135"/>
        <w:gridCol w:w="1273"/>
        <w:gridCol w:w="1272"/>
        <w:gridCol w:w="1215"/>
      </w:tblGrid>
      <w:tr w:rsidR="001050E6" w:rsidRPr="001050E6" w14:paraId="67070348" w14:textId="77777777" w:rsidTr="00E96448">
        <w:trPr>
          <w:trHeight w:val="290"/>
          <w:tblHeader/>
        </w:trPr>
        <w:tc>
          <w:tcPr>
            <w:tcW w:w="0" w:type="auto"/>
            <w:gridSpan w:val="13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7FA43C7" w14:textId="0C94ADBC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Odds ratio for stand-alone questions (95% confidence interval)</w:t>
            </w:r>
          </w:p>
        </w:tc>
      </w:tr>
      <w:tr w:rsidR="001050E6" w:rsidRPr="001050E6" w14:paraId="403BA118" w14:textId="77777777" w:rsidTr="00711D96">
        <w:trPr>
          <w:trHeight w:val="290"/>
          <w:tblHeader/>
        </w:trPr>
        <w:tc>
          <w:tcPr>
            <w:tcW w:w="28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315C0C5" w14:textId="77777777" w:rsidR="001050E6" w:rsidRPr="00A7178C" w:rsidRDefault="001050E6" w:rsidP="001050E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Characteristics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490F05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5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7617BAC" w14:textId="6468C502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1D23A3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17</w:t>
            </w:r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90F594B" w14:textId="00DC2D7B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CE176E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21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09A470B" w14:textId="61F1D289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09A4386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23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C14A53A" w14:textId="0BE8F271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F138BC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24_3_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BE6CFF9" w14:textId="71C36749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0C56C8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24_4_a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0E0842F" w14:textId="7258362D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</w:tr>
      <w:tr w:rsidR="001050E6" w:rsidRPr="001050E6" w14:paraId="1E1DD9ED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A9FDB07" w14:textId="77777777" w:rsidR="001050E6" w:rsidRPr="00A7178C" w:rsidRDefault="001050E6" w:rsidP="001050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ite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Base: </w:t>
            </w:r>
            <w:proofErr w:type="gramStart"/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outh East</w:t>
            </w:r>
            <w:proofErr w:type="gramEnd"/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London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A2818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24FAD5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B9131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81ED75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38F27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DBB67D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8CB44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5ECBF3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7170E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904734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C666B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85E8B9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1050E6" w:rsidRPr="001050E6" w14:paraId="49929F35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A3E2A2B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</w:t>
            </w:r>
            <w:proofErr w:type="gramStart"/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rth East</w:t>
            </w:r>
            <w:proofErr w:type="gramEnd"/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London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DE4A1F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8 (0.41,2.87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727562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8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B21F27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4 (0.82,1.32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05E705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6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209195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1 (0.76,1.35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21E06F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5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4FEA5F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3 (0.89,1.44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833072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B556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31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8A6ED3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7 (0.68,1.3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6E8173A" w14:textId="77777777" w:rsidR="001050E6" w:rsidRPr="00B55665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B556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8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0CFCC4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6 (0.89,1.51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EDCD98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6</w:t>
            </w:r>
          </w:p>
        </w:tc>
      </w:tr>
      <w:tr w:rsidR="001050E6" w:rsidRPr="001050E6" w14:paraId="11CE5A2C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8F29BCF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Gloucester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5008B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F6B87B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42172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9 (0.39,1.61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17FECD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2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ACF54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4 (0.45,3.39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D49849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8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70AE1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70 (0.80,3.60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5D346E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7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54D02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3 (0.17,1.64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1C1809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70063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46 (0.91,6.67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FAA42B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8</w:t>
            </w:r>
          </w:p>
        </w:tc>
      </w:tr>
      <w:tr w:rsidR="001050E6" w:rsidRPr="001050E6" w14:paraId="2B6FBD7B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4660ED8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Other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A544B8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EE2A32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79A0DF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7 (0.38,4.23)</w:t>
            </w:r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C15E3A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ECAE59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92 (0.38,9.69)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8D7AC8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3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503620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8 (0.33,3.59)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DD3B6D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0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E199D2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1 (0.17,3.02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7AF05E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4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0838C1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1A17E1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</w:tr>
      <w:tr w:rsidR="001050E6" w:rsidRPr="001050E6" w14:paraId="7B4D0AFE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8C4F232" w14:textId="77777777" w:rsidR="001050E6" w:rsidRPr="00A7178C" w:rsidRDefault="001050E6" w:rsidP="001050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Age group 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≥ 50 to &lt; 60 year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8C5DB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1F3125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14431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55DAF6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1DEBA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4E6A0E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B807C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50F1DC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F750B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DE1218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CFFAC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5D5849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1050E6" w:rsidRPr="001050E6" w14:paraId="6A350535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5ABA690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&lt; 40 year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521B88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5 (0.07,1.79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9B1FC0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1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C1F37B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0.56,1.76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4AA56A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9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5CA39D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0 (0.36,1.34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A193D9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8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55D10A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0 (0.46,1.39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E54394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2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026EAA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7 (0.25,1.2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00504E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B99CB8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42 (0.72,2.79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6223AC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1</w:t>
            </w:r>
          </w:p>
        </w:tc>
      </w:tr>
      <w:tr w:rsidR="001050E6" w:rsidRPr="001050E6" w14:paraId="183FD8CD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F15AF34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40 to &lt; 50 year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EF156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2 (0.17,3.94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8154DD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1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57EBC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1 (0.54,1.24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BFCED6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2BBC5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6 (0.41,1.06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5E62DF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8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7EA2C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2 (0.67,1.53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737217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4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0B87C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5 (0.36,1.1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A65BEC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55BDE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6 (0.72,1.85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06405D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5</w:t>
            </w:r>
          </w:p>
        </w:tc>
      </w:tr>
      <w:tr w:rsidR="001050E6" w:rsidRPr="001050E6" w14:paraId="1A3EB966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46CFAF3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60 to &lt; 70 year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3E4399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6 (0.25,4.52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583195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3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16F3E1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3 (0.68,1.29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3AE20B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8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A2A124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8 (0.66,1.44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B0CFD8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1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C67BB1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3 (0.82,1.56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280B23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5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E422B3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 (0.27,0.70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B81D10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6.06E</w:t>
            </w: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E3BC0E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7 (0.69,1.37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564E1F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5</w:t>
            </w:r>
          </w:p>
        </w:tc>
      </w:tr>
      <w:tr w:rsidR="001050E6" w:rsidRPr="001050E6" w14:paraId="1426FEDB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35B35A6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70 to ≤ 100 year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2618F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3 (0.10,2.82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99898B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6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278E4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8 (0.52,1.17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E8A25E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DD5FF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1 (0.68,1.82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BB77E6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7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789F3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1 (0.81,1.81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381C9F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5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2EDF2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 (0.24,0.80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233B8C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7.17E</w:t>
            </w: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4398E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8 (0.77,1.83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D4ED3F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</w:t>
            </w:r>
          </w:p>
        </w:tc>
      </w:tr>
      <w:tr w:rsidR="001050E6" w:rsidRPr="001050E6" w14:paraId="50CDF3A4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70BD3A7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missing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BC37B1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5552D5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FBA421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0 (0.55,2.20)</w:t>
            </w:r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7866F8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B72767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4 (0.27,1.10)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136E7C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9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2669A8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1 (0.52,1.94)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5421F3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9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4B3F92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0 (0.12,1.41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76A148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5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BA2B96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0 (0.55,2.18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CAF013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8</w:t>
            </w:r>
          </w:p>
        </w:tc>
      </w:tr>
      <w:tr w:rsidR="001050E6" w:rsidRPr="001050E6" w14:paraId="34E726AB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808CCEC" w14:textId="77777777" w:rsidR="001050E6" w:rsidRPr="00A7178C" w:rsidRDefault="001050E6" w:rsidP="001050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Sex 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Male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AA344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0A3762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F7CBF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259C0B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43067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E5C094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DCC0F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EE4555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ABDE7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482B44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4BE0D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AFD5D0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1050E6" w:rsidRPr="001050E6" w14:paraId="30E29C47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2C34664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Female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8701CC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4 (0.30,1.83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00BFB5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1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6B53F2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6 (1.09,1.70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2445DC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3CEBEB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2 (0.40,0.68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D772C0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7.89E</w:t>
            </w: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7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FE0CF3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5 (0.52,0.81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E79BC6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9.44E</w:t>
            </w: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5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F3CC1C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1 (0.80,1.54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8E4039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E6B303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4 (0.51,0.81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12699A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93E</w:t>
            </w: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4</w:t>
            </w:r>
          </w:p>
        </w:tc>
      </w:tr>
      <w:tr w:rsidR="001050E6" w:rsidRPr="001050E6" w14:paraId="2B7932CF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0921122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Prefer not to say 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EA807C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4 (0.02,3.12)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F4094D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8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B9A350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7 (0.07,1.08)</w:t>
            </w:r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5F00C6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517B4B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4 (0.06,0.94)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97D85C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F8242A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6 (0.15,2.09)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3445B1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9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06720F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54 (0.27,8.75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F68E35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5E5AC1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1 (0.19,2.65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707A60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1</w:t>
            </w:r>
          </w:p>
        </w:tc>
      </w:tr>
      <w:tr w:rsidR="001050E6" w:rsidRPr="001050E6" w14:paraId="71221F40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39F07FD" w14:textId="77777777" w:rsidR="001050E6" w:rsidRPr="00A7178C" w:rsidRDefault="001050E6" w:rsidP="001050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Ethnicity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White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702581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FFB3D4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469D5F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B41EEB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B6F029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CC2881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DEA8C4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A15528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F0C7FE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D939FD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3684D5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36C69C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1050E6" w:rsidRPr="001050E6" w14:paraId="57D7F17B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515CA0B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lack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F4E22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35 (0.47,11.70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0941FE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0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98839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77 (1.27,2.47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EFDD55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7.51E</w:t>
            </w: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4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EDF9D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1 (0.49,1.03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6959BE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7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8A794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3 (0.67,1.28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F5B97E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5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DE224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2 (0.12,0.4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FD4BBB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14E</w:t>
            </w: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32BD8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7 (0.48,0.95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89E315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</w:tr>
      <w:tr w:rsidR="001050E6" w:rsidRPr="001050E6" w14:paraId="14B449D8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257E6D6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Asian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13F497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3 (0.29,3.02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3F2ADD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0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003760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32 (1.64,3.28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FD4E15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98E</w:t>
            </w: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6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4D5697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9 (0.79,1.80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A3B261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0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A30F48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61 (1.14,2.25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320E2E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6.06E</w:t>
            </w: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FACF92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2 (0.11,0.44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9DE38B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06E</w:t>
            </w: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D3364A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5 (0.73,1.51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7A94B2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0</w:t>
            </w:r>
          </w:p>
        </w:tc>
      </w:tr>
      <w:tr w:rsidR="001050E6" w:rsidRPr="001050E6" w14:paraId="03452B85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381ABEC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Mixed/other/prefer not to say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0AD6F6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44 (0.25,8.47)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8968C4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9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28FF71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5 (0.66,1.65)</w:t>
            </w:r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807831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33CD50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 (0.27,0.72)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FC57F4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10E</w:t>
            </w: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6B0ABC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5 (0.41,1.03)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2BB854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7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EF3E7C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5 (0.33,1.28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E0F9CF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80611F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6 (0.34,0.90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BEB0C5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</w:tr>
      <w:tr w:rsidR="001050E6" w:rsidRPr="001050E6" w14:paraId="51860BD3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FA32C91" w14:textId="77777777" w:rsidR="001050E6" w:rsidRPr="00A7178C" w:rsidRDefault="001050E6" w:rsidP="001050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Highest Qualification 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Degree or equivalent or above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1F1605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409B3C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342F91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B5BCF3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C2A1AB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650E51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8712C6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8C2043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629DCF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F10031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4529A9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002410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1050E6" w:rsidRPr="001050E6" w14:paraId="45499068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E808CC6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 qualification or GCSE level qualification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A549B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5 (0.32,4.13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409DDC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3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8CFAA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0 (0.92,1.57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0787B5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9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21561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0.72,1.39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EF03F6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BDB2F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49 (1.14,1.96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588091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3.99E</w:t>
            </w: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D2BE1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5 (0.30,0.6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5D3F57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99E</w:t>
            </w: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7CA00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7 (0.80,1.43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B144FE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5</w:t>
            </w:r>
          </w:p>
        </w:tc>
      </w:tr>
      <w:tr w:rsidR="001050E6" w:rsidRPr="001050E6" w14:paraId="38FE843E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235B090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A level or equivalent higher education qualification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0C3426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9 (0.18,1.90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DD83FB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8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C1038F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4 (1.01,1.77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5659F6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6A176E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1 (0.65,1.28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B5A799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0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8F8811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7 (0.89,1.54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07DD96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6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70B04A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3 (0.43,0.94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CBEADF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A24F67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7 (1.00,1.86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710C26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5</w:t>
            </w:r>
          </w:p>
        </w:tc>
      </w:tr>
      <w:tr w:rsidR="001050E6" w:rsidRPr="001050E6" w14:paraId="0F211E5E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724196A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refer not to say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EFB7A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7 (0.13,2.43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D65215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BDC04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7 (0.80,2.02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98564C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0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7877C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2 (0.38,1.01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1987B7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5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C6550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3 (0.59,1.45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0B8FFF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4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400AA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9 (0.17,0.8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7E4BE4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64451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8 (0.61,1.58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ABA7B8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5</w:t>
            </w:r>
          </w:p>
        </w:tc>
      </w:tr>
      <w:tr w:rsidR="001050E6" w:rsidRPr="001050E6" w14:paraId="3CA0A4CC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496C475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other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6FB7AD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8A48F1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C12C21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7 (0.39,3.53)</w:t>
            </w:r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6ACF0E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3A2B43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2 (0.24,3.50)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3E7B9C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1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BCE07E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55 (0.50,4.81)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A127DF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5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276498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6 (0.18,4.10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EEFF57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5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6A7E6B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3.29 (0.71,15.33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24BAFB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3</w:t>
            </w:r>
          </w:p>
        </w:tc>
      </w:tr>
      <w:tr w:rsidR="001050E6" w:rsidRPr="001050E6" w14:paraId="70828F7C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9DEEB1D" w14:textId="77777777" w:rsidR="001050E6" w:rsidRPr="00A7178C" w:rsidRDefault="001050E6" w:rsidP="001050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Employment status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Base: Retired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EEC2E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DB7EC1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E7FB0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597085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291ED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A921C3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52381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73E7B5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0F4A5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CA2F3C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6FA1F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FA4634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1050E6" w:rsidRPr="001050E6" w14:paraId="49F5F6CB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BC77451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In full-time employment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DC6336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67 (0.33,8.48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7AEA01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3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13FF8C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2 (0.73,1.43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E38D30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5036A8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2 (0.68,1.53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F19F05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4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1252D4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4 (0.88,1.73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A465B7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1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82F2B2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9 (0.59,1.65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496A7D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9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2B0EF6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1 (0.91,1.89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8DDA45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15</w:t>
            </w:r>
          </w:p>
        </w:tc>
      </w:tr>
      <w:tr w:rsidR="001050E6" w:rsidRPr="001050E6" w14:paraId="6EA1700C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C09B723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In part-time employment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C3C16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08 (0.21,20.39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FDFB13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3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9D425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9 (0.77,1.83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306335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44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ED15A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2 (0.67,1.87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564A19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7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97728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7 (0.89,2.10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D123F2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5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0D69E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6 (0.33,1.3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DA569C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D72E6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5 (0.61,1.49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31B6FE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3</w:t>
            </w:r>
          </w:p>
        </w:tc>
      </w:tr>
      <w:tr w:rsidR="001050E6" w:rsidRPr="001050E6" w14:paraId="5DA63802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25468DB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t working (seeking work, looking after home/family, student, sickness/disability)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B4773F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4 (0.14,3.76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F39E0B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1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A6DC51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8 (0.46,1.01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02EAE3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9DE49E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4 (0.70,1.84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FC6C9A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1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8342E7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7 (0.85,1.90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4E6862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4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AB595F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4 (0.27,1.0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346A14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7A639B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3 (0.61,1.43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F013DA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5</w:t>
            </w:r>
          </w:p>
        </w:tc>
      </w:tr>
      <w:tr w:rsidR="001050E6" w:rsidRPr="001050E6" w14:paraId="2BC17665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CBF7B7E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refer not to say/other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8F177A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1 (0.06,1.65)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288043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17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716241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8 (0.44,1.36)</w:t>
            </w:r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7747BF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AC3E61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9 (0.32,1.08)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85E6E2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08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9B47C5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7 (0.50,1.51)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C1251C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1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5D8CA3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5 (0.45,2.44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8D16D6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55FCE3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5 (0.31,0.98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776986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</w:tr>
      <w:tr w:rsidR="001050E6" w:rsidRPr="001050E6" w14:paraId="24AAE694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7E7C567" w14:textId="77777777" w:rsidR="001050E6" w:rsidRPr="00A7178C" w:rsidRDefault="001050E6" w:rsidP="001050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ownsend score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Base: &gt;6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18CC98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11CE47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C76671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55D31A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347715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6D513D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767002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57D212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C6E626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1C13BC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D1FADB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3573C2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1050E6" w:rsidRPr="001050E6" w14:paraId="6EA35AC1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B5C89C4" w14:textId="088E76EB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≤ -0.5</w:t>
            </w:r>
            <w:r w:rsidR="00C67CEF"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least deprived)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1E016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6.04 (0.67,54.79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22917D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1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84BF9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3 (0.79,1.62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8B6E31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32BE0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2 (0.66,1.57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4B0CFC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4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1F2EC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3 (0.51,1.04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D515D7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08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7B25F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3 (0.60,1.7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06BA9F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63C4F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6 (0.45,0.97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789057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</w:tr>
      <w:tr w:rsidR="001050E6" w:rsidRPr="001050E6" w14:paraId="7E6828F8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BDD849E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&gt;-0.5 </w:t>
            </w:r>
            <w:proofErr w:type="gramStart"/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o  ≤</w:t>
            </w:r>
            <w:proofErr w:type="gramEnd"/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2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C35677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52 (0.57,11.14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7CEC6F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2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2B425A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7 (0.62,1.22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414964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4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4D55D1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8 (0.59,1.31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860D92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3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678786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9 (0.56,1.10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6B0C8B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6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710C32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8 (0.57,1.66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91BDBF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CD1F43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5 (0.59,1.23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D937E7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0</w:t>
            </w:r>
          </w:p>
        </w:tc>
      </w:tr>
      <w:tr w:rsidR="001050E6" w:rsidRPr="001050E6" w14:paraId="1CA14CB3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CF8AEB2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&gt;2 </w:t>
            </w:r>
            <w:proofErr w:type="gramStart"/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o  ≤</w:t>
            </w:r>
            <w:proofErr w:type="gramEnd"/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4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52E59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7 (0.39,4.84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63DABB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2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F2573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5 (0.69,1.32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A07AAF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8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37DB5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1 (0.88,1.95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0E594C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8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8A8FA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9 (0.57,1.10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8B509C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16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45D00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5 (0.76,2.0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54B166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3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A84B0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4 (0.66,1.34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F53604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4</w:t>
            </w:r>
          </w:p>
        </w:tc>
      </w:tr>
      <w:tr w:rsidR="001050E6" w:rsidRPr="001050E6" w14:paraId="0CD7E539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3083EC0" w14:textId="43F672B6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&gt;4 </w:t>
            </w:r>
            <w:proofErr w:type="gramStart"/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o  ≤</w:t>
            </w:r>
            <w:proofErr w:type="gramEnd"/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6</w:t>
            </w:r>
            <w:r w:rsidR="00C67CEF"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most deprived)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E5C2FC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1 (0.30,3.37)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1A1D20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9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802AC6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5 (0.75,1.46)</w:t>
            </w:r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99DF50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BCD7A5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3 (0.70,1.52)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4DC087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9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083CBBE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0 (0.64,1.25)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D01797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3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C9E91D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50 (0.91,2.49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A4CDDD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1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01E8201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0 (0.62,1.29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123935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6</w:t>
            </w:r>
          </w:p>
        </w:tc>
      </w:tr>
      <w:tr w:rsidR="001050E6" w:rsidRPr="001050E6" w14:paraId="76F4DA6D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1816ECF" w14:textId="77777777" w:rsidR="001050E6" w:rsidRPr="00A7178C" w:rsidRDefault="001050E6" w:rsidP="001050E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About you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D84D06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B3B7A5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3D08E8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2F7C83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6C918F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BD0531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20F83B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83D342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F06EE9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7FB438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D5AB93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C80096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1050E6" w:rsidRPr="001050E6" w14:paraId="7B5E9843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A6C8208" w14:textId="77777777" w:rsidR="001050E6" w:rsidRPr="00A7178C" w:rsidRDefault="001050E6" w:rsidP="001050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Diabetes Type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Type 2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FC53F4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D186BF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CF3BEC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DEA812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868A89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218FF1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3FE61B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0F8170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89753B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073387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F4B3B1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4271BB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1050E6" w:rsidRPr="001050E6" w14:paraId="5FFC717E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704344E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ype 1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5778D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8 (0.11,2.08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1C2B3B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3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75E3A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2 (0.56,1.20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6AA511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F66CC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8 (0.62,1.56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EB8AED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3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185B2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4 (0.64,1.38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76CBF8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4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FD77C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56 (0.93,2.60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3E8511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0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7D17F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3 (0.73,1.74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40C1E8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8</w:t>
            </w:r>
          </w:p>
        </w:tc>
      </w:tr>
      <w:tr w:rsidR="001050E6" w:rsidRPr="001050E6" w14:paraId="1654EDBC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29AD50C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Other/don't know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8EC2B3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1 (0.10,0.96)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743A2F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8D0D05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0 (0.59,1.35)</w:t>
            </w:r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DD4E92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C005CD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0 (0.56,1.46)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4F5C93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8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435368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0 (0.60,1.36)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879699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2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4D5184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59 (0.88,2.86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E10514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309E3B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9 (0.70,1.69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D71805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1</w:t>
            </w:r>
          </w:p>
        </w:tc>
      </w:tr>
      <w:tr w:rsidR="001050E6" w:rsidRPr="001050E6" w14:paraId="3D78CFE6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3310942" w14:textId="77777777" w:rsidR="001050E6" w:rsidRPr="00A7178C" w:rsidRDefault="001050E6" w:rsidP="001050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Duration of diabetes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Base: 0-5 year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3CF92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D2F0E4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43B41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D60278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D92BB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26F55B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380A8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4F9781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82203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81BC25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FB58F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490437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1050E6" w:rsidRPr="001050E6" w14:paraId="43C99009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ECC6FB6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6 - 10 year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3E68C0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4 (0.31,3.48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E97E75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5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493419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3 (0.70,1.23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048D64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0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552905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3 (0.88,1.74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B77DB7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3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02BC5E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8 (0.88,1.56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A547FB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6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6B57EC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8 (0.57,1.3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BCD819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5F0796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4 (0.69,1.27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56D790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8</w:t>
            </w:r>
          </w:p>
        </w:tc>
      </w:tr>
      <w:tr w:rsidR="001050E6" w:rsidRPr="001050E6" w14:paraId="0E12DF32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6A77878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1 - 15 year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C56D3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67 (0.32,8.75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DFB6D6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5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A02E5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8 (0.85,1.64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91F3D2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2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7A418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0 (0.88,1.92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330081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9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B361D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9 (1.01,1.92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0BCC51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5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E1598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4 (0.71,1.85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4351C0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82613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2 (0.72,1.45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8D9295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1</w:t>
            </w:r>
          </w:p>
        </w:tc>
      </w:tr>
      <w:tr w:rsidR="001050E6" w:rsidRPr="001050E6" w14:paraId="5A9386C1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50941AE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6+ year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F2972B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2 (0.34,5.16)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423EE9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8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185E61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2 (0.76,1.39)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8D8A6C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7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A839AA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6 (0.81,1.67)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5CFE70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2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3DE0D5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3 (0.91,1.67)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8B3C09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7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2F03AD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0.63,1.5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50E501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122E06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0.72,1.39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208117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9</w:t>
            </w:r>
          </w:p>
        </w:tc>
      </w:tr>
      <w:tr w:rsidR="001050E6" w:rsidRPr="001050E6" w14:paraId="1382A7A4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8A5899B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missing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19CE3F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AE145D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F41A9F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8 (0.25,2.43)</w:t>
            </w:r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522469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EFBE5B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86 (0.38,9.10)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0A8F19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C49836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23 (0.64,7.76)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B42D3D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1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DC4EB1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7 (0.07,4.99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67CB0D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8992B3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8 (0.34,4.13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71C4B5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9</w:t>
            </w:r>
          </w:p>
        </w:tc>
      </w:tr>
      <w:tr w:rsidR="001050E6" w:rsidRPr="001050E6" w14:paraId="475CB182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665F50E" w14:textId="77777777" w:rsidR="001050E6" w:rsidRPr="00A7178C" w:rsidRDefault="001050E6" w:rsidP="001050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Last attended DESP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Base: Within last two year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076CF9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9067B7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8BC6DF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FD434E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AFDC83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4F711C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5725F7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FC5B725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F0FC88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B8CC4D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267AE1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E8D8CB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1050E6" w:rsidRPr="001050E6" w14:paraId="7EE95FEA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A129E78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T within last two years (including first time attender/do not remember/missing)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7563E0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0 (0.10,0.85)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2977E7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8DBA43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9 (0.63,1.26)</w:t>
            </w:r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D3713D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501EF3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5 (0.83,1.89)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643A47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9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C0A4B7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4 (0.94,1.89)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1FEF2D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0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CB6382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0 (0.40,1.22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595368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85933A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4 (0.78,1.66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11F757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0</w:t>
            </w:r>
          </w:p>
        </w:tc>
      </w:tr>
      <w:tr w:rsidR="001050E6" w:rsidRPr="001050E6" w14:paraId="7D0CFF81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A119B7A" w14:textId="77777777" w:rsidR="001050E6" w:rsidRPr="00A7178C" w:rsidRDefault="001050E6" w:rsidP="001050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echnology in daily life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5 or more application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08680B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305E8AA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4BBB47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007636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67CE09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FC03AF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CA2440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819CDB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0F6A0DC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085B93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51E592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84F160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1050E6" w:rsidRPr="001050E6" w14:paraId="02D77C11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6B2E674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less than 5 applications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83FF43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4 (0.29,1.87)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889AAF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2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4719C2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6 (1.01,1.58)</w:t>
            </w:r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58061C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932FDE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9 (0.53,0.90)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44484F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7.14E</w:t>
            </w: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3AE4BC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6 (0.92,1.45)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09DECC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0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591864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1 (0.49,1.01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AD83E0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4D0BD1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3 (0.42,0.67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6F291F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2.00E</w:t>
            </w: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7</w:t>
            </w:r>
          </w:p>
        </w:tc>
      </w:tr>
      <w:tr w:rsidR="001050E6" w:rsidRPr="001050E6" w14:paraId="3C61AC8C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FBF53E5" w14:textId="77777777" w:rsidR="001050E6" w:rsidRPr="00A7178C" w:rsidRDefault="001050E6" w:rsidP="001050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Use of health-based apps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Base: ye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A02491F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4BBD4F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4E61C7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ADECA10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FFA909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A88F2D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2D874ED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50A6DA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C1CA8E8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288A9F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FEC5E5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9EBF6A4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1050E6" w:rsidRPr="001050E6" w14:paraId="22A743DD" w14:textId="77777777" w:rsidTr="00711D96">
        <w:trPr>
          <w:trHeight w:val="290"/>
        </w:trPr>
        <w:tc>
          <w:tcPr>
            <w:tcW w:w="28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A254ED4" w14:textId="77777777" w:rsidR="001050E6" w:rsidRPr="00A7178C" w:rsidRDefault="001050E6" w:rsidP="001050E6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44DD7E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7 (0.52,3.15)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61B92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0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508D207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4 (0.76,1.17)</w:t>
            </w:r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E6E2D9B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3D8960E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5 (0.50,0.84)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70195F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15E</w:t>
            </w: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2E205E1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0 (0.56,0.87)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40885F2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28E</w:t>
            </w: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6075C66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2 (0.66,1.28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3707379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C0AA833" w14:textId="77777777" w:rsidR="001050E6" w:rsidRPr="00A7178C" w:rsidRDefault="001050E6" w:rsidP="001050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7 (0.61,0.97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FE36BB2" w14:textId="77777777" w:rsidR="001050E6" w:rsidRPr="00A7178C" w:rsidRDefault="001050E6" w:rsidP="0099493B">
            <w:pPr>
              <w:keepNext/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</w:tr>
    </w:tbl>
    <w:p w14:paraId="7138E6D5" w14:textId="09133A30" w:rsidR="0099493B" w:rsidRDefault="0099493B" w:rsidP="0099493B">
      <w:pPr>
        <w:pStyle w:val="Caption"/>
        <w:spacing w:after="0"/>
      </w:pPr>
      <w:r>
        <w:t>Q5: ''The Diabetic Eye Screening Programme is important in monitoring my condition.'</w:t>
      </w:r>
      <w:r>
        <w:tab/>
      </w:r>
    </w:p>
    <w:p w14:paraId="66DA89BE" w14:textId="4A9A6076" w:rsidR="0099493B" w:rsidRDefault="0099493B" w:rsidP="0099493B">
      <w:pPr>
        <w:pStyle w:val="Caption"/>
        <w:spacing w:after="0"/>
      </w:pPr>
      <w:r>
        <w:t>Q17: “'I am concerned that not knowing how AI works is a barrier to people living with diabetes accepting this technology for diabetic eye screening”</w:t>
      </w:r>
      <w:r>
        <w:tab/>
      </w:r>
    </w:p>
    <w:p w14:paraId="20CB4ACE" w14:textId="2EFAF8FB" w:rsidR="0099493B" w:rsidRDefault="0099493B" w:rsidP="0099493B">
      <w:pPr>
        <w:pStyle w:val="Caption"/>
        <w:spacing w:after="0"/>
      </w:pPr>
      <w:r>
        <w:t>Q21: “If my eye images were processed by a computer or AI technology, I would be happy for these data to be securely stored under the control of the NHS and used for research to do with healthcare evaluation or improvement”</w:t>
      </w:r>
      <w:r>
        <w:tab/>
      </w:r>
    </w:p>
    <w:p w14:paraId="7AF37693" w14:textId="25854D47" w:rsidR="0099493B" w:rsidRDefault="0099493B" w:rsidP="0099493B">
      <w:pPr>
        <w:pStyle w:val="Caption"/>
        <w:spacing w:after="0"/>
      </w:pPr>
      <w:r>
        <w:t>Q23: “I believe AI could detect diabetic eye disease equally well in people of different ethnic groups and different ages”</w:t>
      </w:r>
      <w:r>
        <w:tab/>
      </w:r>
    </w:p>
    <w:p w14:paraId="706C53F8" w14:textId="6E75B844" w:rsidR="0099493B" w:rsidRDefault="0099493B" w:rsidP="0099493B">
      <w:pPr>
        <w:pStyle w:val="Caption"/>
        <w:spacing w:after="0"/>
      </w:pPr>
      <w:r>
        <w:t>Q24_3_a:</w:t>
      </w:r>
      <w:r>
        <w:tab/>
        <w:t>“It would be important for me to receive the results of my eye assessment on the day”</w:t>
      </w:r>
      <w:r>
        <w:tab/>
      </w:r>
    </w:p>
    <w:p w14:paraId="06DE514D" w14:textId="352AE88A" w:rsidR="0099493B" w:rsidRDefault="0099493B" w:rsidP="0099493B">
      <w:pPr>
        <w:pStyle w:val="Caption"/>
        <w:spacing w:after="0"/>
      </w:pPr>
      <w:r>
        <w:t>Q24_4_a:</w:t>
      </w:r>
      <w:r>
        <w:tab/>
        <w:t>“I would be happy to receive results from my eye assessment via a text message or email rather than in a letter”</w:t>
      </w:r>
    </w:p>
    <w:p w14:paraId="543F2D0D" w14:textId="77777777" w:rsidR="00E346F5" w:rsidRDefault="00E346F5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0EDD565B" w14:textId="39EF3D1D" w:rsidR="007120C0" w:rsidRPr="00465B8A" w:rsidRDefault="007120C0" w:rsidP="00465B8A">
      <w:pPr>
        <w:pStyle w:val="Heading2"/>
        <w:rPr>
          <w:shd w:val="clear" w:color="auto" w:fill="FFFFFF"/>
        </w:rPr>
      </w:pPr>
      <w:bookmarkStart w:id="9" w:name="_Toc198562408"/>
      <w:r w:rsidRPr="00465B8A">
        <w:lastRenderedPageBreak/>
        <w:t xml:space="preserve">Table </w:t>
      </w:r>
      <w:r w:rsidR="0062140F">
        <w:t>S4</w:t>
      </w:r>
      <w:r w:rsidRPr="00465B8A">
        <w:t xml:space="preserve">: Multivariable logistic regression results </w:t>
      </w:r>
      <w:r w:rsidR="00547133" w:rsidRPr="00465B8A">
        <w:t>for</w:t>
      </w:r>
      <w:r w:rsidR="003777EC" w:rsidRPr="00465B8A">
        <w:t xml:space="preserve"> </w:t>
      </w:r>
      <w:r w:rsidR="00465B8A" w:rsidRPr="00465B8A">
        <w:t>health care practitioners</w:t>
      </w:r>
      <w:bookmarkEnd w:id="9"/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4390"/>
        <w:gridCol w:w="1984"/>
        <w:gridCol w:w="992"/>
        <w:gridCol w:w="1560"/>
        <w:gridCol w:w="1134"/>
        <w:gridCol w:w="1559"/>
        <w:gridCol w:w="992"/>
        <w:gridCol w:w="1559"/>
        <w:gridCol w:w="1218"/>
      </w:tblGrid>
      <w:tr w:rsidR="00C41731" w:rsidRPr="00C41731" w14:paraId="100C4A0B" w14:textId="77777777" w:rsidTr="00F8685D">
        <w:trPr>
          <w:trHeight w:val="290"/>
          <w:tblHeader/>
        </w:trPr>
        <w:tc>
          <w:tcPr>
            <w:tcW w:w="15388" w:type="dxa"/>
            <w:gridSpan w:val="9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EE41BD2" w14:textId="2C84DD73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Odds ratio for </w:t>
            </w:r>
            <w:r w:rsidR="00102319"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tand-alone</w:t>
            </w: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questions (95% confidence interval) [HCP]</w:t>
            </w:r>
          </w:p>
        </w:tc>
      </w:tr>
      <w:tr w:rsidR="00C41731" w:rsidRPr="00C41731" w14:paraId="411A79AB" w14:textId="77777777" w:rsidTr="001C2765">
        <w:trPr>
          <w:trHeight w:val="290"/>
          <w:tblHeader/>
        </w:trPr>
        <w:tc>
          <w:tcPr>
            <w:tcW w:w="43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2813A20" w14:textId="77777777" w:rsidR="00C41731" w:rsidRPr="00A7178C" w:rsidRDefault="00C41731" w:rsidP="00C4173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Characteristic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29FA4F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18821D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0E87496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71746C9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303757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16_5_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6BE5E86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03D240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18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49C0939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</w:tr>
      <w:tr w:rsidR="00C41731" w:rsidRPr="00C41731" w14:paraId="66491B9E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FBA642C" w14:textId="77777777" w:rsidR="00C41731" w:rsidRPr="00A7178C" w:rsidRDefault="00C41731" w:rsidP="00C417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ite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BAR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A1B7A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30FB9C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567936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974BA6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1FCB3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4C3C45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4F07E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3EF16C3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C41731" w:rsidRPr="00C41731" w14:paraId="50090F1A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DB56201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proofErr w:type="gramStart"/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rth East</w:t>
            </w:r>
            <w:proofErr w:type="gramEnd"/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London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27D7F8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2 (0.13,0.7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3923C9B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C2BC2A1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2 (0.15,1.19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5D6566F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ABE9FCB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73 (0.49,6.0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E04DC7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B8A205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6 (0.26,1.71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D07670B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9</w:t>
            </w:r>
          </w:p>
        </w:tc>
      </w:tr>
      <w:tr w:rsidR="00C41731" w:rsidRPr="00C41731" w14:paraId="57D5A96D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69526E6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proofErr w:type="gramStart"/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outh East</w:t>
            </w:r>
            <w:proofErr w:type="gramEnd"/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London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01FFD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5 (0.28,1.9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EC10DD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3BA03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0 (0.39,3.1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D7DDB3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4F64E2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3.27 (0.90,11.85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0DE09C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2991F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9 (0.21,1.63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2D1DB4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1</w:t>
            </w:r>
          </w:p>
        </w:tc>
      </w:tr>
      <w:tr w:rsidR="00C41731" w:rsidRPr="00C41731" w14:paraId="220BEB27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AD19FC0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Gloucester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6EA6AD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9 (0.41,2.4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A113E4D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28FF06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0 (0.09,0.97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70696DB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2D61791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7 (0.22,2.7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A52DE82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82EE9FB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53 (0.52,4.46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AD32A5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</w:t>
            </w:r>
          </w:p>
        </w:tc>
      </w:tr>
      <w:tr w:rsidR="00C41731" w:rsidRPr="00C41731" w14:paraId="72CD5DD0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E48FCB4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yneside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1134E73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2 (0.31,2.69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CB54913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1C139B1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77 (0.54,5.81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CCF0256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C99583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6.81 (1.67,27.72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1D9E79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F96226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3.23 (0.59,17.58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DB2E379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8</w:t>
            </w:r>
          </w:p>
        </w:tc>
      </w:tr>
      <w:tr w:rsidR="00C41731" w:rsidRPr="00C41731" w14:paraId="211C4A2B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B94F1FE" w14:textId="77777777" w:rsidR="00C41731" w:rsidRPr="00A7178C" w:rsidRDefault="00C41731" w:rsidP="00C417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Age group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 ≥ 50 to &lt; 60 year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C1479D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891E08E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F605FB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F447E7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1B481A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4DEEF7C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7963FC9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A19F6C3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C41731" w:rsidRPr="00C41731" w14:paraId="0479F70D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556175B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&lt; 30 year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CADFB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67 (0.91,7.8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BF456C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B1E31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4.46 (1.35,14.7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E61B82E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E399D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2 (0.23,3.6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791EB3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F90DC6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4 (0.25,2.76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4921D46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7</w:t>
            </w:r>
          </w:p>
        </w:tc>
      </w:tr>
      <w:tr w:rsidR="00C41731" w:rsidRPr="00C41731" w14:paraId="6EBFC834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607616C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30 to &lt; 40 year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43152CF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48 (0.68,3.2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342C29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32FEA3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75 (0.69,4.46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038B47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A6F2DF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8 (0.34,2.8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64236C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53BCA3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2 (0.45,2.80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1CA08C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0</w:t>
            </w:r>
          </w:p>
        </w:tc>
      </w:tr>
      <w:tr w:rsidR="00C41731" w:rsidRPr="00C41731" w14:paraId="0E0B4895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E70744B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40 to &lt; 50 year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2A2F6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6 (0.59,2.7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C6920D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1DA83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12 (0.82,5.50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4CAB36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51281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9 (0.40,3.5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77C0AF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BD957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6 (0.20,1.08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01B2FF2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7</w:t>
            </w:r>
          </w:p>
        </w:tc>
      </w:tr>
      <w:tr w:rsidR="00C41731" w:rsidRPr="00C41731" w14:paraId="59E4ECD2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1EC44A8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60+ years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012DAA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7 (0.50,3.27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E5A97D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4804A9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7.28 (2.39,22.22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8BAEFEE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4.87E</w:t>
            </w: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6934C36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68 (0.43,6.47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BDF89C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9B5B983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1 (0.37,3.92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B9ABA2B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5</w:t>
            </w:r>
          </w:p>
        </w:tc>
      </w:tr>
      <w:tr w:rsidR="00C41731" w:rsidRPr="00C41731" w14:paraId="35E7687F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E5E0F07" w14:textId="77777777" w:rsidR="00C41731" w:rsidRPr="00A7178C" w:rsidRDefault="00C41731" w:rsidP="00C417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ex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Male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73581C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907F87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D40CAD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EF73712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08687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69B3B53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3FA03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FF144C1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C41731" w:rsidRPr="00C41731" w14:paraId="53928995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9A09573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Female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09210ED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7 (0.64,2.1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EA03E1F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47C060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6 (0.43,1.7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4FF0691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6ABB6F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66 (0.69,3.9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497678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F6C075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0 (0.40,1.62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E62E90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4</w:t>
            </w:r>
          </w:p>
        </w:tc>
      </w:tr>
      <w:tr w:rsidR="00C41731" w:rsidRPr="00C41731" w14:paraId="6EADD29F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7B50361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Prefer not to say 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64F6972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1 (0.02,10.58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F8CFFA6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F3856D9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F68B0F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E5A4142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786640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9B865B2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6 (0.01,3.73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222088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5</w:t>
            </w:r>
          </w:p>
        </w:tc>
      </w:tr>
      <w:tr w:rsidR="00C41731" w:rsidRPr="00C41731" w14:paraId="0FE1CBAC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D7604B8" w14:textId="77777777" w:rsidR="00C41731" w:rsidRPr="00A7178C" w:rsidRDefault="00C41731" w:rsidP="00C417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Ethnicity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White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39FC11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2BE61D3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CBB9B6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4462173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17E20DB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EBF307F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7B46829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F0C8F4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C41731" w:rsidRPr="00C41731" w14:paraId="18E7B1BF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44F4B64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lack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0C2739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75 (0.26,11.9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A49A52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509A49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9 (0.01,1.15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D3BBE4E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00A3BC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6.43 (0.82,50.5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B961E4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13EEAC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2 (0.10,3.71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CB7F966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0</w:t>
            </w:r>
          </w:p>
        </w:tc>
      </w:tr>
      <w:tr w:rsidR="00C41731" w:rsidRPr="00C41731" w14:paraId="29E71174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B9AB140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Asian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88E94F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08 (0.83,5.2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0F5310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966B1F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1 (0.07,0.65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3C5EAB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ACAE2F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20 (0.69,7.0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472389C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CF27D7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6 (0.54,3.42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DC3C19B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2</w:t>
            </w:r>
          </w:p>
        </w:tc>
      </w:tr>
      <w:tr w:rsidR="00C41731" w:rsidRPr="00C41731" w14:paraId="12D573D4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095672F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Mixed/other/prefer not to say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EA439F6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60 (0.50,5.06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D505B93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ED5DBA3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8 (0.26,3.60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D57CFC2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CCA33A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3.34 (0.79,14.06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42B350D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89F08D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5.78 (1.02,32.80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8230722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5</w:t>
            </w:r>
          </w:p>
        </w:tc>
      </w:tr>
      <w:tr w:rsidR="00C41731" w:rsidRPr="00C41731" w14:paraId="3A961FF6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1C942A4" w14:textId="77777777" w:rsidR="00C41731" w:rsidRPr="00A7178C" w:rsidRDefault="00C41731" w:rsidP="00C417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ownsend score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≥ -0.5 to &lt;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10E510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D46CC36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015119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3502C1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5B73EB9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1EE2FAD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9A7CC0C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54BDE26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C41731" w:rsidRPr="00C41731" w14:paraId="07657BF9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C54F723" w14:textId="1F957D79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&lt;-2</w:t>
            </w:r>
            <w:r w:rsidR="00C67CEF"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least deprived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99BA3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8 (0.34,1.8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E8A2BF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C5AE52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9 (0.34,2.3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BBD68E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6EACC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5.75 (1.68,19.6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CE72AF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68AD1C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0 (0.26,1.84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9C5E16B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6</w:t>
            </w:r>
          </w:p>
        </w:tc>
      </w:tr>
      <w:tr w:rsidR="00C41731" w:rsidRPr="00C41731" w14:paraId="3F54765F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B51B87A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-2 to &lt;-0.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91F02EC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8 (0.50,2.7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5C0196F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59CA14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5 (0.12,0.97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4E3CE2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267775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79 (0.83,9.4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65A3D03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EE39851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7 (0.30,2.51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C5761EB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0</w:t>
            </w:r>
          </w:p>
        </w:tc>
      </w:tr>
      <w:tr w:rsidR="00C41731" w:rsidRPr="00C41731" w14:paraId="1F9D74EA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64DFA0C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2 to &lt;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7E688B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9 (0.32,1.95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47D493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6F20C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84 (0.69,4.87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348F23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81213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8 (0.14,3.2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4E410C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6454F1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4 (0.12,0.93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01BA533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</w:tr>
      <w:tr w:rsidR="00C41731" w:rsidRPr="00C41731" w14:paraId="36A95983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69AF13F" w14:textId="18B2125E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4.0</w:t>
            </w:r>
            <w:r w:rsidR="00C67CEF"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most deprived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125FF9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42 (0.55,3.6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9CB078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CEC2D9E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3.98 (1.33,11.86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B9ED7FF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7D1241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8 (0.26,3.7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D6125CB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2F3CE7E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7 (0.20,1.63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E45610F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30</w:t>
            </w:r>
          </w:p>
        </w:tc>
      </w:tr>
      <w:tr w:rsidR="00C41731" w:rsidRPr="00C41731" w14:paraId="3C8FE074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9DBC0FF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missing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E87B84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9 (0.08,12.75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7B533C3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D8FB3F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0 (0.02,5.37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CF86C7D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166DC1E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5.13 (0.92,250.25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217232C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CAD124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6A2BF4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</w:tr>
      <w:tr w:rsidR="00C41731" w:rsidRPr="00C41731" w14:paraId="7973AC7F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6A292AF" w14:textId="18036B1A" w:rsidR="00C41731" w:rsidRPr="00A7178C" w:rsidRDefault="00C41731" w:rsidP="00C417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Role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Screener, grader, photographer</w:t>
            </w:r>
            <w:r w:rsidR="004E739B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or optometrist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5E24DE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5D309A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C264619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35C25A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11CE87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D0EAF36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7649B3D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9A426DD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C41731" w:rsidRPr="00C41731" w14:paraId="3699E5BC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5AD7786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Clinical Lead or management position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CF456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0 (0.65,2.6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CA5F4E2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B036A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7 (0.49,2.3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42C7EA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02AC8D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9 (0.10,0.8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3A24A5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0A5FB1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9 (0.22,1.06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D05E7C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7</w:t>
            </w:r>
          </w:p>
        </w:tc>
      </w:tr>
      <w:tr w:rsidR="00C41731" w:rsidRPr="00C41731" w14:paraId="37AF453A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90F1D5C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enior screener /grader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3E637DF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9 (0.53,2.2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1FA63F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DD9E18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7 (0.10,0.69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AAE005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04FCC9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8 (0.10,0.8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068A58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9A322B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6 (0.37,1.96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2782EFB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1</w:t>
            </w:r>
          </w:p>
        </w:tc>
      </w:tr>
      <w:tr w:rsidR="00C41731" w:rsidRPr="00C41731" w14:paraId="7692C147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9FF8714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Administrator, fail safe officer, IT officer or other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AEDEF4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8 (0.43,2.75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500FE36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22536C9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82 (0.67,4.96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8B3765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7CFBFB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6 (0.04,0.64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7FAE71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F7F15E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9 (0.20,1.77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977DE2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5</w:t>
            </w:r>
          </w:p>
        </w:tc>
      </w:tr>
      <w:tr w:rsidR="00C41731" w:rsidRPr="00C41731" w14:paraId="1F9F5A02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70DC0B1" w14:textId="77777777" w:rsidR="00C41731" w:rsidRPr="00A7178C" w:rsidRDefault="00C41731" w:rsidP="00C417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Length of role 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Less than 5 year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5A648E6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7479079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F7E4188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9A4D48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379010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4292ACE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A5C02B1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6E022AE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C41731" w:rsidRPr="00C41731" w14:paraId="02FDB969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F4CCEAD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5 to less than 10 year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A1956C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77 (0.86,3.6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1EE0A2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0863AB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8 (0.59,2.7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0E472D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163BCF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60 (0.63,4.0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B01334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19757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0 (0.33,1.52)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3BC89C2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7</w:t>
            </w:r>
          </w:p>
        </w:tc>
      </w:tr>
      <w:tr w:rsidR="00C41731" w:rsidRPr="00C41731" w14:paraId="335B5A01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ABEB421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0 years or more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1113EA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4 (0.52,2.06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D9DE71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DB6FCF9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 (0.19,1.02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013CF79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30B27D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3 (0.15,1.24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E03C5CE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1C86F36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9 (0.44,2.21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15F62B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8</w:t>
            </w:r>
          </w:p>
        </w:tc>
      </w:tr>
      <w:tr w:rsidR="00C41731" w:rsidRPr="00C41731" w14:paraId="74AA15BC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298A96F" w14:textId="77777777" w:rsidR="00C41731" w:rsidRPr="00A7178C" w:rsidRDefault="00C41731" w:rsidP="00C417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Technology in daily life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5 or more application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A8F5B2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DE6767E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5CAEE5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7AE490E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356AF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0554726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971FDF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AAE882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C41731" w:rsidRPr="00C41731" w14:paraId="6A35F01A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C10B7C5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less than 5 applications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866DEC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8 (0.36,2.14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D7C51F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560CE31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3 (0.25,2.08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DD2EB6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F9D4101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2 (0.40,3.78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ED3AFDC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A0E655D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7 (0.36,3.16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5535D7B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1</w:t>
            </w:r>
          </w:p>
        </w:tc>
      </w:tr>
      <w:tr w:rsidR="00C41731" w:rsidRPr="00C41731" w14:paraId="021A6FD8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2490D08" w14:textId="77777777" w:rsidR="00C41731" w:rsidRPr="00A7178C" w:rsidRDefault="00C41731" w:rsidP="00C417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Use of health-based apps</w:t>
            </w: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ye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85C1D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16A88C9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0E508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33405CA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CED971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378B3B2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92800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745F6D0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C41731" w:rsidRPr="00C41731" w14:paraId="5B10EB7E" w14:textId="77777777" w:rsidTr="001C2765">
        <w:trPr>
          <w:trHeight w:val="290"/>
        </w:trPr>
        <w:tc>
          <w:tcPr>
            <w:tcW w:w="43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B41629F" w14:textId="77777777" w:rsidR="00C41731" w:rsidRPr="00A7178C" w:rsidRDefault="00C41731" w:rsidP="00C41731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6714D99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6 (0.44,1.32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3BABD46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0DFC0657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0 (0.42,1.53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88BFE44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DA63531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3 (0.53,2.44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C53855E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B306EEC" w14:textId="77777777" w:rsidR="00C41731" w:rsidRPr="00A7178C" w:rsidRDefault="00C41731" w:rsidP="00C417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8 (0.42,1.47)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C1C0C4D" w14:textId="77777777" w:rsidR="00C41731" w:rsidRPr="00A7178C" w:rsidRDefault="00C41731" w:rsidP="0099493B">
            <w:pPr>
              <w:keepNext/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A7178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</w:t>
            </w:r>
          </w:p>
        </w:tc>
      </w:tr>
    </w:tbl>
    <w:p w14:paraId="17F12F15" w14:textId="62603D51" w:rsidR="0099493B" w:rsidRDefault="0099493B" w:rsidP="0099493B">
      <w:pPr>
        <w:pStyle w:val="Caption"/>
        <w:spacing w:after="0"/>
      </w:pPr>
      <w:r>
        <w:t>Q11: “A lack of transparency in how AI works is a barrier to health care professionals accepting this technology for use within the DESP”</w:t>
      </w:r>
    </w:p>
    <w:p w14:paraId="0B8906F4" w14:textId="37237324" w:rsidR="0099493B" w:rsidRDefault="0099493B" w:rsidP="0099493B">
      <w:pPr>
        <w:pStyle w:val="Caption"/>
        <w:spacing w:after="0"/>
      </w:pPr>
      <w:r>
        <w:t>Q15: “I believe AI could detect diabetic eye disease equally well in people of different ethnic groups and different ages”</w:t>
      </w:r>
      <w:r>
        <w:tab/>
      </w:r>
      <w:r>
        <w:tab/>
      </w:r>
    </w:p>
    <w:p w14:paraId="07EE00C4" w14:textId="22828D49" w:rsidR="0099493B" w:rsidRDefault="0099493B" w:rsidP="0099493B">
      <w:pPr>
        <w:pStyle w:val="Caption"/>
        <w:spacing w:after="0"/>
      </w:pPr>
      <w:r>
        <w:t>Q16_5_a: “...wholly replace human grading of retinal images for detection of diabetic eye disease within the DESP”</w:t>
      </w:r>
    </w:p>
    <w:p w14:paraId="7EAE328D" w14:textId="41478567" w:rsidR="00C1522D" w:rsidRPr="00C1522D" w:rsidRDefault="0099493B" w:rsidP="004E739B">
      <w:pPr>
        <w:pStyle w:val="Caption"/>
        <w:spacing w:after="0"/>
      </w:pPr>
      <w:r>
        <w:t>Q18: “Further training would be required for staff working in the DESP if AI systems for analysing retinal images were to be implemented”</w:t>
      </w:r>
    </w:p>
    <w:p w14:paraId="4C9071B0" w14:textId="77777777" w:rsidR="00F8685D" w:rsidRDefault="00F8685D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4A166F36" w14:textId="28D96F64" w:rsidR="007844F2" w:rsidRDefault="007844F2" w:rsidP="00465B8A">
      <w:pPr>
        <w:pStyle w:val="Heading2"/>
      </w:pPr>
      <w:bookmarkStart w:id="10" w:name="_Toc198562409"/>
      <w:r>
        <w:lastRenderedPageBreak/>
        <w:t xml:space="preserve">Table </w:t>
      </w:r>
      <w:r w:rsidR="0062140F">
        <w:t>S5</w:t>
      </w:r>
      <w:r>
        <w:t xml:space="preserve">:  Multivariable Linear regression results </w:t>
      </w:r>
      <w:r w:rsidR="00370307">
        <w:t>among</w:t>
      </w:r>
      <w:r>
        <w:t xml:space="preserve"> health app users (</w:t>
      </w:r>
      <w:r w:rsidR="00A60442">
        <w:t>people living with diabetes</w:t>
      </w:r>
      <w:r>
        <w:t>)</w:t>
      </w:r>
      <w:bookmarkEnd w:id="10"/>
    </w:p>
    <w:tbl>
      <w:tblPr>
        <w:tblW w:w="15388" w:type="dxa"/>
        <w:tblLook w:val="04A0" w:firstRow="1" w:lastRow="0" w:firstColumn="1" w:lastColumn="0" w:noHBand="0" w:noVBand="1"/>
      </w:tblPr>
      <w:tblGrid>
        <w:gridCol w:w="3508"/>
        <w:gridCol w:w="1307"/>
        <w:gridCol w:w="992"/>
        <w:gridCol w:w="1418"/>
        <w:gridCol w:w="992"/>
        <w:gridCol w:w="1559"/>
        <w:gridCol w:w="851"/>
        <w:gridCol w:w="1417"/>
        <w:gridCol w:w="851"/>
        <w:gridCol w:w="1559"/>
        <w:gridCol w:w="934"/>
      </w:tblGrid>
      <w:tr w:rsidR="0054755E" w:rsidRPr="0054755E" w14:paraId="0093E5BF" w14:textId="77777777" w:rsidTr="005B1B75">
        <w:trPr>
          <w:trHeight w:val="270"/>
        </w:trPr>
        <w:tc>
          <w:tcPr>
            <w:tcW w:w="15388" w:type="dxa"/>
            <w:gridSpan w:val="11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D13EDB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Differences in scores compared to base group (95% confidence interval) </w:t>
            </w:r>
          </w:p>
        </w:tc>
      </w:tr>
      <w:tr w:rsidR="005B1B75" w:rsidRPr="0054755E" w14:paraId="0118C8C8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4E17686" w14:textId="77777777" w:rsidR="0054755E" w:rsidRPr="0054755E" w:rsidRDefault="0054755E" w:rsidP="0054755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Characteristic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88CDDFB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General scor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F2CA95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F687F0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Efficiency scor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6DE6ACB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DB39E2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Data Security score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EC6FEAF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0325421D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rust score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7661166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1B65F1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creening experience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C6B729D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</w:tr>
      <w:tr w:rsidR="005B1B75" w:rsidRPr="0054755E" w14:paraId="59D0D8A4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EDB48AB" w14:textId="77777777" w:rsidR="0054755E" w:rsidRPr="0054755E" w:rsidRDefault="0054755E" w:rsidP="0054755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ite</w:t>
            </w: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Base: </w:t>
            </w:r>
            <w:proofErr w:type="gramStart"/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outh East</w:t>
            </w:r>
            <w:proofErr w:type="gramEnd"/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London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7FA1D0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46F77CD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53BD6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E95733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71EAE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B4E2B1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D75719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0353E7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A9944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5AA1ABF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5B1B75" w:rsidRPr="0054755E" w14:paraId="0C776010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C1401D1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proofErr w:type="gramStart"/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rth East</w:t>
            </w:r>
            <w:proofErr w:type="gramEnd"/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London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6967A87" w14:textId="3A35D866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7</w:t>
            </w:r>
            <w:r w:rsidR="00143B2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br/>
            </w: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-0.04,0.1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5E77173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FBC1DEE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4 </w:t>
            </w:r>
          </w:p>
          <w:p w14:paraId="0AF80B8B" w14:textId="7A134146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5,0.0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8DF80E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78AE927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5 </w:t>
            </w:r>
          </w:p>
          <w:p w14:paraId="6160FA9A" w14:textId="11DFF371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8,0.08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07ADA3B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303C4CD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3 </w:t>
            </w:r>
          </w:p>
          <w:p w14:paraId="6413060A" w14:textId="0FF8488B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3,0.0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8DB8A1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6763B8B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4 </w:t>
            </w:r>
          </w:p>
          <w:p w14:paraId="294D9A1B" w14:textId="7066E543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3,0.05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11DBA0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3</w:t>
            </w:r>
          </w:p>
        </w:tc>
      </w:tr>
      <w:tr w:rsidR="005B1B75" w:rsidRPr="0054755E" w14:paraId="6A6594D8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AAD0966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Gloucester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4E61C0" w14:textId="3EBB99B2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5</w:t>
            </w:r>
            <w:r w:rsidR="00143B2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br/>
            </w: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-0.07,0.5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908D87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2A2321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4 </w:t>
            </w:r>
          </w:p>
          <w:p w14:paraId="736545A3" w14:textId="7ED504E8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7,0.4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F2D7A73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A7816A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44 </w:t>
            </w:r>
          </w:p>
          <w:p w14:paraId="5EBF478C" w14:textId="071F525E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7,0.81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B28A16B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E289FC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9 </w:t>
            </w:r>
          </w:p>
          <w:p w14:paraId="10C584BA" w14:textId="02A1D12E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8,0.4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4819AFB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56CBE3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6 </w:t>
            </w:r>
          </w:p>
          <w:p w14:paraId="7B2346A1" w14:textId="70D7153D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0,0.41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359783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23</w:t>
            </w:r>
          </w:p>
        </w:tc>
      </w:tr>
      <w:tr w:rsidR="005B1B75" w:rsidRPr="0054755E" w14:paraId="592189FD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60C0B84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Other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722BA1F" w14:textId="3E0416EF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8</w:t>
            </w:r>
            <w:r w:rsidR="00143B2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br/>
            </w: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-0.35,0.52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A4AF1B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3D44F22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7 </w:t>
            </w:r>
          </w:p>
          <w:p w14:paraId="28277A4E" w14:textId="649283B9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7,0.51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D8BDC2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7EE1211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4 </w:t>
            </w:r>
          </w:p>
          <w:p w14:paraId="498A7C05" w14:textId="501CB239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8,0.56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0C4A53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86E1F91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8 </w:t>
            </w:r>
          </w:p>
          <w:p w14:paraId="7302B07A" w14:textId="51D44BD6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0,0.56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9392A70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B01E81F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5 </w:t>
            </w:r>
          </w:p>
          <w:p w14:paraId="311DD6BE" w14:textId="4AD8675B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1,0.31)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0C3F88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9</w:t>
            </w:r>
          </w:p>
        </w:tc>
      </w:tr>
      <w:tr w:rsidR="005B1B75" w:rsidRPr="0054755E" w14:paraId="6896D92C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6B784ED" w14:textId="77777777" w:rsidR="0054755E" w:rsidRPr="0054755E" w:rsidRDefault="0054755E" w:rsidP="0054755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Age </w:t>
            </w:r>
            <w:proofErr w:type="gramStart"/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group</w:t>
            </w: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</w:t>
            </w: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</w:t>
            </w:r>
            <w:proofErr w:type="gramEnd"/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: ≥ 50 to &lt; 60 year</w:t>
            </w: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73660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B1D9346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A7CCF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86E9563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65F49F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36642C3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1C2C3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4D96A7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D51B7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18B505D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5B1B75" w:rsidRPr="0054755E" w14:paraId="7114FB96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E166192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&lt; 40 years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BAA1028" w14:textId="3DF09D6D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1</w:t>
            </w:r>
            <w:r w:rsidR="00143B2C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br/>
            </w: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-0.25,0.2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63A9A96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F8F2C2D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3 </w:t>
            </w:r>
          </w:p>
          <w:p w14:paraId="11492DFC" w14:textId="62ECC003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1,0.2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F75C69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5DCC5BC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3 </w:t>
            </w:r>
          </w:p>
          <w:p w14:paraId="24501826" w14:textId="0337FC75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5,0.4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FBB315D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5802EEF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2 </w:t>
            </w:r>
          </w:p>
          <w:p w14:paraId="3B61822B" w14:textId="13BDDAD1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9,0.3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6CB8D1B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FF5AC36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5 </w:t>
            </w:r>
          </w:p>
          <w:p w14:paraId="69F10458" w14:textId="4332D3D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4,0.14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E40A55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0</w:t>
            </w:r>
          </w:p>
        </w:tc>
      </w:tr>
      <w:tr w:rsidR="005B1B75" w:rsidRPr="0054755E" w14:paraId="5CD57F25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D048DAC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40 to &lt; 50 years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E270C1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7</w:t>
            </w:r>
          </w:p>
          <w:p w14:paraId="42BBD3C7" w14:textId="52D426D4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-0.10,0.25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AB8606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F5E626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0 </w:t>
            </w:r>
          </w:p>
          <w:p w14:paraId="4E56DA22" w14:textId="229E8235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8,0.1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4FB233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D68E3C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23 </w:t>
            </w:r>
          </w:p>
          <w:p w14:paraId="6182DF27" w14:textId="519A7DBD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3,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44)*</w:t>
            </w:r>
            <w:proofErr w:type="gram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4B7C3D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2B5A2C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1 </w:t>
            </w:r>
          </w:p>
          <w:p w14:paraId="48E105CB" w14:textId="51956AB4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4,0.1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BA80BCB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191B78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3 </w:t>
            </w:r>
          </w:p>
          <w:p w14:paraId="78D95CC9" w14:textId="5EDC4392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1,0.17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5C9768B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8</w:t>
            </w:r>
          </w:p>
        </w:tc>
      </w:tr>
      <w:tr w:rsidR="005B1B75" w:rsidRPr="0054755E" w14:paraId="0A3009A1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57BA7AE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60 to &lt; 70 years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DAC3622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7</w:t>
            </w:r>
          </w:p>
          <w:p w14:paraId="73DC6DA3" w14:textId="1D0C5882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-0.07,0.2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A67059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3106FE0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5 </w:t>
            </w:r>
          </w:p>
          <w:p w14:paraId="0D4E69F8" w14:textId="358B10CE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9,0.2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444091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A814EFB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8 </w:t>
            </w:r>
          </w:p>
          <w:p w14:paraId="111D8176" w14:textId="781B4DB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1,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35)*</w:t>
            </w:r>
            <w:proofErr w:type="gram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3FC57FF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DF353FB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0 </w:t>
            </w:r>
          </w:p>
          <w:p w14:paraId="72C89A17" w14:textId="562F4192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0,0.0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4CC5700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5CAA589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5 </w:t>
            </w:r>
          </w:p>
          <w:p w14:paraId="7E324B2D" w14:textId="353FA5DB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6,0.17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A7AF5A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9</w:t>
            </w:r>
          </w:p>
        </w:tc>
      </w:tr>
      <w:tr w:rsidR="005B1B75" w:rsidRPr="0054755E" w14:paraId="0FA5D400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FEE0ACD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70 to ≤ 100 years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8709AE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  <w:p w14:paraId="1A2145D9" w14:textId="52A5BE6C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-0.16,0.2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981548D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BFABE5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3 </w:t>
            </w:r>
          </w:p>
          <w:p w14:paraId="419559F9" w14:textId="18A0B154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5,0.2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9A97A8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B94168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1 </w:t>
            </w:r>
          </w:p>
          <w:p w14:paraId="15CD6090" w14:textId="5DBFC36E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2,0.21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2FE228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57275E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9 </w:t>
            </w:r>
          </w:p>
          <w:p w14:paraId="6A800B1B" w14:textId="2AE9AB23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7,0.25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D36F82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091DA0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3 </w:t>
            </w:r>
          </w:p>
          <w:p w14:paraId="50D9FB5B" w14:textId="2A3D76F3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2,0.18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58CA51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7</w:t>
            </w:r>
          </w:p>
        </w:tc>
      </w:tr>
      <w:tr w:rsidR="005B1B75" w:rsidRPr="0054755E" w14:paraId="10E01699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7C2AE68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missing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35FA1AA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  <w:p w14:paraId="32A9C4A4" w14:textId="468B26E3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-0.23,0.35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5E9A0E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09FB07CD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27</w:t>
            </w:r>
          </w:p>
          <w:p w14:paraId="5ECE3872" w14:textId="3F325BDD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-0.56,0.02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85863A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0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0E2D2C4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5 </w:t>
            </w:r>
          </w:p>
          <w:p w14:paraId="61F3C945" w14:textId="7E0F0294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0,0.29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07D407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4DBA8FB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7 </w:t>
            </w:r>
          </w:p>
          <w:p w14:paraId="401F24B8" w14:textId="678E3031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9,0.42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5D07A9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811AAFD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3 </w:t>
            </w:r>
          </w:p>
          <w:p w14:paraId="29FCB5B9" w14:textId="5FC23254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7,0.11)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ED4482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8</w:t>
            </w:r>
          </w:p>
        </w:tc>
      </w:tr>
      <w:tr w:rsidR="005B1B75" w:rsidRPr="0054755E" w14:paraId="69D11784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FCFA1AD" w14:textId="77777777" w:rsidR="0054755E" w:rsidRPr="0054755E" w:rsidRDefault="0054755E" w:rsidP="0054755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ex</w:t>
            </w: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Male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7A6F9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317FCE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4DE5D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9780EC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DAC6D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D0A55C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89BE4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F55CE2F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D3CED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DB3124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5B1B75" w:rsidRPr="0054755E" w14:paraId="0C13C4E1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580081C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Female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74BAFA4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6</w:t>
            </w:r>
          </w:p>
          <w:p w14:paraId="6BC3D5E3" w14:textId="66C9D05F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-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6,-</w:t>
            </w:r>
            <w:proofErr w:type="gramEnd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2F15CC0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16E-0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1897E04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21 </w:t>
            </w:r>
          </w:p>
          <w:p w14:paraId="10801230" w14:textId="7E670721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31,-</w:t>
            </w:r>
            <w:proofErr w:type="gramEnd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C466626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5.00E-0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F6FB789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9 </w:t>
            </w:r>
          </w:p>
          <w:p w14:paraId="53C987CF" w14:textId="38BC6B5E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31,-</w:t>
            </w:r>
            <w:proofErr w:type="gramEnd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56BFF6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65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0ED13ED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7 </w:t>
            </w:r>
          </w:p>
          <w:p w14:paraId="4B318E72" w14:textId="09EE9594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6,-</w:t>
            </w:r>
            <w:proofErr w:type="gramEnd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9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73293A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7.45E-0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C90C10C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6 </w:t>
            </w:r>
          </w:p>
          <w:p w14:paraId="7A56C774" w14:textId="18D98A06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4,-</w:t>
            </w:r>
            <w:proofErr w:type="gramEnd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8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E2E94E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23E-04</w:t>
            </w:r>
          </w:p>
        </w:tc>
      </w:tr>
      <w:tr w:rsidR="005B1B75" w:rsidRPr="0054755E" w14:paraId="5EA8E021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D74A68E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Prefer not to say 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34BE5FC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7</w:t>
            </w:r>
          </w:p>
          <w:p w14:paraId="2F2685FB" w14:textId="5D9E0C54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-0.36,0.71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3EEB35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5D051E2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30 </w:t>
            </w:r>
          </w:p>
          <w:p w14:paraId="2763038C" w14:textId="22B43134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84,0.23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C8BDDE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C1A62BE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23 </w:t>
            </w:r>
          </w:p>
          <w:p w14:paraId="3CCD1B7F" w14:textId="6BE0DA0F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1,0.86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3A4A789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5BEB3C0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0 </w:t>
            </w:r>
          </w:p>
          <w:p w14:paraId="7EBC08C9" w14:textId="422237AD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6,0.46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EA9F4F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C28B40F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1 </w:t>
            </w:r>
          </w:p>
          <w:p w14:paraId="29268703" w14:textId="084AE465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3,0.44)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616402D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8</w:t>
            </w:r>
          </w:p>
        </w:tc>
      </w:tr>
      <w:tr w:rsidR="005B1B75" w:rsidRPr="0054755E" w14:paraId="545090A7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FAB2D67" w14:textId="77777777" w:rsidR="0054755E" w:rsidRPr="0054755E" w:rsidRDefault="0054755E" w:rsidP="0054755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proofErr w:type="gramStart"/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Ethnicity</w:t>
            </w: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</w:t>
            </w: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Base</w:t>
            </w:r>
            <w:proofErr w:type="gramEnd"/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: White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4F992F9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5882A0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3C14B00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9670D8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17EB54F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4FE533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BCA612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DFF0E8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CDC612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D88CDE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5B1B75" w:rsidRPr="0054755E" w14:paraId="329CAC60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1CA402B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lack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2DA5EF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7</w:t>
            </w:r>
          </w:p>
          <w:p w14:paraId="370C81DF" w14:textId="61C2A480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-0.22,0.0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5DF101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141C3E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7 </w:t>
            </w:r>
          </w:p>
          <w:p w14:paraId="09793885" w14:textId="53E23B91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31,-</w:t>
            </w:r>
            <w:proofErr w:type="gramEnd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A7A0B0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5CC3C1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6 </w:t>
            </w:r>
          </w:p>
          <w:p w14:paraId="0705D4AD" w14:textId="0B4ADF14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3,0.0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5BCAF1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C0A066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0 </w:t>
            </w:r>
          </w:p>
          <w:p w14:paraId="3296C334" w14:textId="7002A6A9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2,0.03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CCB694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C78134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46 </w:t>
            </w:r>
          </w:p>
          <w:p w14:paraId="0293666C" w14:textId="0090743A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58,-</w:t>
            </w:r>
            <w:proofErr w:type="gramEnd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4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BCD009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3.24E-14</w:t>
            </w:r>
          </w:p>
        </w:tc>
      </w:tr>
      <w:tr w:rsidR="005B1B75" w:rsidRPr="0054755E" w14:paraId="18034EFB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F8DB1AC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Asian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C2E7A30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6</w:t>
            </w:r>
          </w:p>
          <w:p w14:paraId="39E5E24F" w14:textId="094376BA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-0.22,0.0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327CDD6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764436F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3 </w:t>
            </w:r>
          </w:p>
          <w:p w14:paraId="69105C1D" w14:textId="038C45F4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9,0.0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3AAA86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EFDDE9B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30 </w:t>
            </w:r>
          </w:p>
          <w:p w14:paraId="350BC938" w14:textId="4BCE9383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48,-</w:t>
            </w:r>
            <w:proofErr w:type="gramEnd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1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033339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47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E24A49F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3 </w:t>
            </w:r>
          </w:p>
          <w:p w14:paraId="674F4EA5" w14:textId="68D63E65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0,0.1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888F68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7CDA0F9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31 </w:t>
            </w:r>
          </w:p>
          <w:p w14:paraId="69661957" w14:textId="40B48135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44,-</w:t>
            </w:r>
            <w:proofErr w:type="gramEnd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9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CE7145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04E-06</w:t>
            </w:r>
          </w:p>
        </w:tc>
      </w:tr>
      <w:tr w:rsidR="005B1B75" w:rsidRPr="0054755E" w14:paraId="21637970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1F9A7B5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Mixed/other/prefer not to say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4B5BE51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1</w:t>
            </w:r>
          </w:p>
          <w:p w14:paraId="71A3B141" w14:textId="1E127240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-0.31,0.08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FD3F709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2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4EAE93B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2 </w:t>
            </w:r>
          </w:p>
          <w:p w14:paraId="71B8E7D0" w14:textId="1C7BD018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2,0.08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DA204B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96172D1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6 </w:t>
            </w:r>
          </w:p>
          <w:p w14:paraId="2B9B6E32" w14:textId="7C51CE3A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0,0.17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4DF30D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F7BA5FB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5 </w:t>
            </w:r>
          </w:p>
          <w:p w14:paraId="01622059" w14:textId="5ECC523C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2,0.02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C7FA13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12DF41B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5 </w:t>
            </w:r>
          </w:p>
          <w:p w14:paraId="3757AABF" w14:textId="56A55EAD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1,0.01)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93E2D7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</w:tc>
      </w:tr>
      <w:tr w:rsidR="005B1B75" w:rsidRPr="0054755E" w14:paraId="08A9104D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036888C" w14:textId="77777777" w:rsidR="0054755E" w:rsidRPr="0054755E" w:rsidRDefault="0054755E" w:rsidP="0054755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Highest Qualification </w:t>
            </w: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</w:t>
            </w: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Degree or equivalent or above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721019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84676BD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2460F1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4BCFA4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0DA86B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A6E8C9F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E15727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7D4729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C3C78A6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6ED4CD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5B1B75" w:rsidRPr="0054755E" w14:paraId="13C6DBCA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8E2FEC3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 qualification or GCSE level qualification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E7B6EC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8</w:t>
            </w:r>
          </w:p>
          <w:p w14:paraId="17545FCD" w14:textId="0B5304B1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-0.20,0.05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AEBF099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F6531C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2 </w:t>
            </w:r>
          </w:p>
          <w:p w14:paraId="6879EF1A" w14:textId="53026555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5,0.0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8D6AA43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6F446D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8 </w:t>
            </w:r>
          </w:p>
          <w:p w14:paraId="4E4EA2CE" w14:textId="5A7E9D8E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4,0.0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9C8AA3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CCCA83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2 </w:t>
            </w:r>
          </w:p>
          <w:p w14:paraId="62365FE9" w14:textId="259B7463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9,0.13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B0A515F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2C463C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33 </w:t>
            </w:r>
          </w:p>
          <w:p w14:paraId="35E0A0A6" w14:textId="7AFA80CE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43,-</w:t>
            </w:r>
            <w:proofErr w:type="gramEnd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3)ⱡ</w:t>
            </w:r>
            <w:proofErr w:type="gramEnd"/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57FD2C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3.72E-10</w:t>
            </w:r>
          </w:p>
        </w:tc>
      </w:tr>
      <w:tr w:rsidR="005B1B75" w:rsidRPr="0054755E" w14:paraId="0A73A5A7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EEA9BA4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A level or equivalent higher education qualification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90F5FC9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8</w:t>
            </w:r>
          </w:p>
          <w:p w14:paraId="1961B274" w14:textId="76612D2F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-0.20,0.05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407D7B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33C93B9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4 </w:t>
            </w:r>
          </w:p>
          <w:p w14:paraId="4BEC786D" w14:textId="0DDF1BDD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6,-</w:t>
            </w:r>
            <w:proofErr w:type="gramEnd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9D4D6B9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733DD83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1 </w:t>
            </w:r>
          </w:p>
          <w:p w14:paraId="053E4AFB" w14:textId="35A0DC65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6,0.03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1CF358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09CA52D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5 </w:t>
            </w:r>
          </w:p>
          <w:p w14:paraId="45448A27" w14:textId="6681E78B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5,0.1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174D06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F40A3FE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22 </w:t>
            </w:r>
          </w:p>
          <w:p w14:paraId="296C289C" w14:textId="788F5F1C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32,-</w:t>
            </w:r>
            <w:proofErr w:type="gramEnd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2)ⱡ</w:t>
            </w:r>
            <w:proofErr w:type="gramEnd"/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55EA1D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83E-05</w:t>
            </w:r>
          </w:p>
        </w:tc>
      </w:tr>
      <w:tr w:rsidR="005B1B75" w:rsidRPr="0054755E" w14:paraId="1F00888D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1A6A467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refer not to say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6DC20D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33 </w:t>
            </w:r>
          </w:p>
          <w:p w14:paraId="40FDC7C1" w14:textId="2DDA514D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56,-</w:t>
            </w:r>
            <w:proofErr w:type="gramEnd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2E503C3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3.49E-0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BFC401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33 </w:t>
            </w:r>
          </w:p>
          <w:p w14:paraId="06CE4914" w14:textId="05FC0105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55,-</w:t>
            </w:r>
            <w:proofErr w:type="gramEnd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2D633B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4.01E-0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4BB9CE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20 </w:t>
            </w:r>
          </w:p>
          <w:p w14:paraId="5E8A0CAD" w14:textId="1BC5EE1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7,0.0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11540F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9CCA20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8 </w:t>
            </w:r>
          </w:p>
          <w:p w14:paraId="5769D75C" w14:textId="3479757B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7,0.01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277D50B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5DBE7C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39 </w:t>
            </w:r>
          </w:p>
          <w:p w14:paraId="1A34BAB3" w14:textId="5DE013A0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57,-</w:t>
            </w:r>
            <w:proofErr w:type="gramEnd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1)ⱡ</w:t>
            </w:r>
            <w:proofErr w:type="gramEnd"/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3EB253D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2.64E-05</w:t>
            </w:r>
          </w:p>
        </w:tc>
      </w:tr>
      <w:tr w:rsidR="005B1B75" w:rsidRPr="0054755E" w14:paraId="564D7532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2835892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other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013793BB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6 </w:t>
            </w:r>
          </w:p>
          <w:p w14:paraId="33E9C097" w14:textId="2CBA46B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86,0.55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98E3BE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A0FA0B2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8 </w:t>
            </w:r>
          </w:p>
          <w:p w14:paraId="509C8E44" w14:textId="6ACF3420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53,0.89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10AAAE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092E9C62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47 </w:t>
            </w:r>
          </w:p>
          <w:p w14:paraId="314A7452" w14:textId="5B23D852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7,1.31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05D4DED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EE40436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20 </w:t>
            </w:r>
          </w:p>
          <w:p w14:paraId="6683324B" w14:textId="4402EA51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81,0.41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22D6619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AAB24BF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8 </w:t>
            </w:r>
          </w:p>
          <w:p w14:paraId="32B2BAC7" w14:textId="3F618153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75,0.40)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DB43B23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5</w:t>
            </w:r>
          </w:p>
        </w:tc>
      </w:tr>
      <w:tr w:rsidR="005B1B75" w:rsidRPr="0054755E" w14:paraId="54D1D3F8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495E3F1" w14:textId="77777777" w:rsidR="0054755E" w:rsidRPr="0054755E" w:rsidRDefault="0054755E" w:rsidP="0054755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Employment status</w:t>
            </w: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Retired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567A2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1990FB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FBFE3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954B36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72BF5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A237FC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E9522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80174B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E856F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E5C450D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5B1B75" w:rsidRPr="0054755E" w14:paraId="26EF7C1F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0BDBF8B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In full-time employment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C39BCD2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7 </w:t>
            </w:r>
          </w:p>
          <w:p w14:paraId="5A69E0EE" w14:textId="4C2B17B8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9,0.2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AE6F576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0947049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8 </w:t>
            </w:r>
          </w:p>
          <w:p w14:paraId="79637207" w14:textId="349483E3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7,0.2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71A5F4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531BE32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9 </w:t>
            </w:r>
          </w:p>
          <w:p w14:paraId="49C697B0" w14:textId="5C31FFDE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7,0.09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2B613E0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0307A0C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1 </w:t>
            </w:r>
          </w:p>
          <w:p w14:paraId="7E256983" w14:textId="4C825CD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2,0.15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C4DD16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3414795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4 </w:t>
            </w:r>
          </w:p>
          <w:p w14:paraId="50685921" w14:textId="32AD73D4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9,0.17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E301DA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4</w:t>
            </w:r>
          </w:p>
        </w:tc>
      </w:tr>
      <w:tr w:rsidR="005B1B75" w:rsidRPr="0054755E" w14:paraId="488CDC26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C7977EB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In part-time employment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055A58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4 </w:t>
            </w:r>
          </w:p>
          <w:p w14:paraId="6AFA5739" w14:textId="3E0D9476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5,0.3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0F1124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10A3CD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0 </w:t>
            </w:r>
          </w:p>
          <w:p w14:paraId="5B570F46" w14:textId="6A6BC27A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9,0.2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5F1D65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504713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7 </w:t>
            </w:r>
          </w:p>
          <w:p w14:paraId="19B855EB" w14:textId="10969EA1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9,0.15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FC4E67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239791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4 </w:t>
            </w:r>
          </w:p>
          <w:p w14:paraId="4FC98798" w14:textId="1EC70550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3,0.2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163A67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A618FF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2 </w:t>
            </w:r>
          </w:p>
          <w:p w14:paraId="66F4F6D2" w14:textId="3A64087B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3,0.17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EADB1D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0</w:t>
            </w:r>
          </w:p>
        </w:tc>
      </w:tr>
      <w:tr w:rsidR="005B1B75" w:rsidRPr="0054755E" w14:paraId="29AABD54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EE6837B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t working (seeking work, looking after home/family, student, sickness/disability)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7B9B016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6 </w:t>
            </w:r>
          </w:p>
          <w:p w14:paraId="4C4EF22E" w14:textId="2A67B5E4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2,0.25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BADA92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0CE9EEB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1 </w:t>
            </w:r>
          </w:p>
          <w:p w14:paraId="203EF9DD" w14:textId="7068D55F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9,0.1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B044BB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908CDBF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8 </w:t>
            </w:r>
          </w:p>
          <w:p w14:paraId="5ED92FFA" w14:textId="0BC393C6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9,0.14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D125FC3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92BC015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3 </w:t>
            </w:r>
          </w:p>
          <w:p w14:paraId="54F0A2CA" w14:textId="747A76C8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3,0.19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EA20F4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3BFB26B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1 </w:t>
            </w:r>
          </w:p>
          <w:p w14:paraId="1A2FEB5C" w14:textId="4119BEF6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6,0.14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B64EB7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1</w:t>
            </w:r>
          </w:p>
        </w:tc>
      </w:tr>
      <w:tr w:rsidR="005B1B75" w:rsidRPr="0054755E" w14:paraId="7CF472ED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62E0BB8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refer not to say/other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FFDDEA0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9</w:t>
            </w:r>
          </w:p>
          <w:p w14:paraId="7F846144" w14:textId="59A5280A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-0.34,0.16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4945C3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570FAAF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4 </w:t>
            </w:r>
          </w:p>
          <w:p w14:paraId="1AA2CD8D" w14:textId="11B34529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9,0.21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2B461B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EBFA5D2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21 </w:t>
            </w:r>
          </w:p>
          <w:p w14:paraId="0D151B2C" w14:textId="11CA08C8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51,0.08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DC0264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D69CCB8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4 </w:t>
            </w:r>
          </w:p>
          <w:p w14:paraId="4F8A1E1B" w14:textId="3E74AEFC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8,0.26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0B1CC40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1FFAC3C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1 </w:t>
            </w:r>
          </w:p>
          <w:p w14:paraId="3FF56FF1" w14:textId="3C2C7E8D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2,0.09)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5D44F56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8</w:t>
            </w:r>
          </w:p>
        </w:tc>
      </w:tr>
      <w:tr w:rsidR="005B1B75" w:rsidRPr="0054755E" w14:paraId="7901EA08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8E9E263" w14:textId="77777777" w:rsidR="0054755E" w:rsidRPr="0054755E" w:rsidRDefault="0054755E" w:rsidP="0054755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ownsend score</w:t>
            </w: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&gt;6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F9EC63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926BBB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DFC3AD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06B12E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6C0902B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4678536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26E15F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44CE0FF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46068B0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19CD77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5B1B75" w:rsidRPr="0054755E" w14:paraId="65CBA923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97C28E5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≤ -0.5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743209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5 </w:t>
            </w:r>
          </w:p>
          <w:p w14:paraId="0B39C577" w14:textId="3952758B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1,0.2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2592BC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EAB45C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5 </w:t>
            </w:r>
          </w:p>
          <w:p w14:paraId="71F0C741" w14:textId="7A4DC0CF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2,0.2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D190CA3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E493C4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1 </w:t>
            </w:r>
          </w:p>
          <w:p w14:paraId="0506A528" w14:textId="69490F80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8,0.2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AFA9E2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5DCC55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9 </w:t>
            </w:r>
          </w:p>
          <w:p w14:paraId="2B917DCE" w14:textId="7EDF7A25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3,0.05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79420A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A4F4D5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0 </w:t>
            </w:r>
          </w:p>
          <w:p w14:paraId="58B47D54" w14:textId="187F3871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3,0.13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F38EC3D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6</w:t>
            </w:r>
          </w:p>
        </w:tc>
      </w:tr>
      <w:tr w:rsidR="005B1B75" w:rsidRPr="0054755E" w14:paraId="79A0B445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124A0C5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&gt; -0.5 to ≤ 2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C111976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6 </w:t>
            </w:r>
          </w:p>
          <w:p w14:paraId="0538857B" w14:textId="23B04343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0,0.2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4655FF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82DEB8F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7 </w:t>
            </w:r>
          </w:p>
          <w:p w14:paraId="201FDEAD" w14:textId="2E15DF8D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1,0.3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1AE590F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0DC778A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5 </w:t>
            </w:r>
          </w:p>
          <w:p w14:paraId="189B4F7F" w14:textId="0605A01F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4,0.14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94573B6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FBBD7AE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4 </w:t>
            </w:r>
          </w:p>
          <w:p w14:paraId="1874DCEB" w14:textId="4F74D27D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8,0.09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64BE80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0247C2E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5 </w:t>
            </w:r>
          </w:p>
          <w:p w14:paraId="391056E4" w14:textId="4A51688B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8,0.18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2E22B3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7</w:t>
            </w:r>
          </w:p>
        </w:tc>
      </w:tr>
      <w:tr w:rsidR="005B1B75" w:rsidRPr="0054755E" w14:paraId="4474A080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530AC5C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&gt;2 to ≤ 4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98D731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3 </w:t>
            </w:r>
          </w:p>
          <w:p w14:paraId="57511179" w14:textId="770A9F94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2,0.1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C1836C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82AC71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3 </w:t>
            </w:r>
          </w:p>
          <w:p w14:paraId="27FB7399" w14:textId="34B27D6E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2,0.1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48E8A99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AF4404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1 </w:t>
            </w:r>
          </w:p>
          <w:p w14:paraId="1B67FD81" w14:textId="44E2BE6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8,0.1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F75035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214F2A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1 </w:t>
            </w:r>
          </w:p>
          <w:p w14:paraId="470D493D" w14:textId="744E18FB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4,0.1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3BF8B1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7137DF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7 </w:t>
            </w:r>
          </w:p>
          <w:p w14:paraId="4647DAB4" w14:textId="02BCC8D5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5,0.19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D9E141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5</w:t>
            </w:r>
          </w:p>
        </w:tc>
      </w:tr>
      <w:tr w:rsidR="005B1B75" w:rsidRPr="0054755E" w14:paraId="1B7EEBDA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93E1D8D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&gt; 4 to ≤ 6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F3D6D27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3 </w:t>
            </w:r>
          </w:p>
          <w:p w14:paraId="6F0075E6" w14:textId="1B845855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2,0.28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FB7E3E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3E95D9E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5 </w:t>
            </w:r>
          </w:p>
          <w:p w14:paraId="4CAFE02D" w14:textId="361E4FD5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0,0.30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237F98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CF97618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2 </w:t>
            </w:r>
          </w:p>
          <w:p w14:paraId="086CD8C9" w14:textId="63D13C0C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6,0.20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2C54C9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A1359C1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7 </w:t>
            </w:r>
          </w:p>
          <w:p w14:paraId="7618382F" w14:textId="5FE6F35E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6,0.20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A30628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4773AB2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1 </w:t>
            </w:r>
          </w:p>
          <w:p w14:paraId="4D40ADD5" w14:textId="55792B19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2,0.23)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559A79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9</w:t>
            </w:r>
          </w:p>
        </w:tc>
      </w:tr>
      <w:tr w:rsidR="005B1B75" w:rsidRPr="0054755E" w14:paraId="43144694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F2AD32C" w14:textId="77777777" w:rsidR="0054755E" w:rsidRPr="0054755E" w:rsidRDefault="0054755E" w:rsidP="0054755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About you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8F43C0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CB02B9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D861A0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CA138E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0112FA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E5E719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8395A6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B4D9DAB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BA6A62D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341EC5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5B1B75" w:rsidRPr="0054755E" w14:paraId="1C4098EA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BE4838A" w14:textId="77777777" w:rsidR="0054755E" w:rsidRPr="0054755E" w:rsidRDefault="0054755E" w:rsidP="0054755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Diabetes Type</w:t>
            </w: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Type 2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89734E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BD6423D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5B7E55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AE629E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AE14619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F4B111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DDC4BD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7557973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521198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1DD277D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5B1B75" w:rsidRPr="0054755E" w14:paraId="50A5355E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5370CD1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ype 1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962454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2 </w:t>
            </w:r>
          </w:p>
          <w:p w14:paraId="5BF3AD87" w14:textId="32913474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5,0.3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E54FAC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0871A8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1 </w:t>
            </w:r>
          </w:p>
          <w:p w14:paraId="0D253288" w14:textId="6AB95BED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7,0.2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7105283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596062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7 </w:t>
            </w:r>
          </w:p>
          <w:p w14:paraId="783A53E3" w14:textId="3934597A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4,0.2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0B125A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E66FC8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6 </w:t>
            </w:r>
          </w:p>
          <w:p w14:paraId="56FF1B36" w14:textId="13671D94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9,0.21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3C3DDD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F9FF20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6 </w:t>
            </w:r>
          </w:p>
          <w:p w14:paraId="5C21E77B" w14:textId="0D1385A0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2,0.30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BBA2EE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</w:tr>
      <w:tr w:rsidR="005B1B75" w:rsidRPr="0054755E" w14:paraId="4C9FED47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CFD49DC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Other/don't know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F88F59B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5 </w:t>
            </w:r>
          </w:p>
          <w:p w14:paraId="4C0780A5" w14:textId="25FC6A5B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5,0.15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6DF205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343546D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2 </w:t>
            </w:r>
          </w:p>
          <w:p w14:paraId="48E99B9A" w14:textId="32FD1CB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1,0.08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5033A89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205A24E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2 </w:t>
            </w:r>
          </w:p>
          <w:p w14:paraId="27E98093" w14:textId="07D358E3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2,0.35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3F642F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ECA5976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2 </w:t>
            </w:r>
          </w:p>
          <w:p w14:paraId="59740D71" w14:textId="245B54A1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5,0.19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43490B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5E80B05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4 </w:t>
            </w:r>
          </w:p>
          <w:p w14:paraId="7FA0FFE4" w14:textId="51BD4AB6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2,0.30)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E85C33D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09</w:t>
            </w:r>
          </w:p>
        </w:tc>
      </w:tr>
      <w:tr w:rsidR="005B1B75" w:rsidRPr="0054755E" w14:paraId="39C5690F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E5E88C6" w14:textId="77777777" w:rsidR="0054755E" w:rsidRPr="0054755E" w:rsidRDefault="0054755E" w:rsidP="0054755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Duration of diabetes</w:t>
            </w: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0-5 years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B1CE7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F49E64B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14C74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52CD3C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C4E729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3E4F6E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E01C6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DADC519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6F46B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DF7E2D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5B1B75" w:rsidRPr="0054755E" w14:paraId="70188C0C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55C24F6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6 - 10 years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E133305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7 </w:t>
            </w:r>
          </w:p>
          <w:p w14:paraId="1B02DA45" w14:textId="24431F44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4,0.2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77C47E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69ECEE1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3 </w:t>
            </w:r>
          </w:p>
          <w:p w14:paraId="55E05E82" w14:textId="390A9910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1,0.2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B96946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2F05600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4 </w:t>
            </w:r>
          </w:p>
          <w:p w14:paraId="7AC7A122" w14:textId="3D3059C3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9,0.1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77D894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76E3E9F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5 </w:t>
            </w:r>
          </w:p>
          <w:p w14:paraId="0607CF8C" w14:textId="13D6EDD2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6,0.1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4B1D92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0830403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9 </w:t>
            </w:r>
          </w:p>
          <w:p w14:paraId="65E52002" w14:textId="11FBB608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1,0.20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209E16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8</w:t>
            </w:r>
          </w:p>
        </w:tc>
      </w:tr>
      <w:tr w:rsidR="005B1B75" w:rsidRPr="0054755E" w14:paraId="5A8DE5A6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8C19693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1 - 15 years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92A0B7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28 </w:t>
            </w:r>
          </w:p>
          <w:p w14:paraId="35BA8D19" w14:textId="01990CF4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13,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42)ⱡ</w:t>
            </w:r>
            <w:proofErr w:type="gram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0C3D01F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2.12E-0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F3F569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21 </w:t>
            </w:r>
          </w:p>
          <w:p w14:paraId="03141F84" w14:textId="7573864C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7,0.3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609ADC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4.43E-0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09CC4C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1 </w:t>
            </w:r>
          </w:p>
          <w:p w14:paraId="2C5D3059" w14:textId="591FEE6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6,0.18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E148A8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DB53BC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9 </w:t>
            </w:r>
          </w:p>
          <w:p w14:paraId="4512CF08" w14:textId="1B652F7B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4,0.2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D9D410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AD465D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0 </w:t>
            </w:r>
          </w:p>
          <w:p w14:paraId="14D431DD" w14:textId="3D3D95EC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2,0.22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B89A50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9</w:t>
            </w:r>
          </w:p>
        </w:tc>
      </w:tr>
      <w:tr w:rsidR="005B1B75" w:rsidRPr="0054755E" w14:paraId="2ECF0710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0AFE9CC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6+ years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6BFC504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1 </w:t>
            </w:r>
          </w:p>
          <w:p w14:paraId="47A8FE71" w14:textId="7F2C6F89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3,0.2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9360BE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18E54B3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7 </w:t>
            </w:r>
          </w:p>
          <w:p w14:paraId="697317AC" w14:textId="091ABB41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3,0.3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F60064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43BE2F7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2 </w:t>
            </w:r>
          </w:p>
          <w:p w14:paraId="21DD1DF2" w14:textId="47EF5926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5,0.19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AD28C1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A005274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4 </w:t>
            </w:r>
          </w:p>
          <w:p w14:paraId="3A54B9D3" w14:textId="602802CD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8,0.1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F69B65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FE1E814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1 </w:t>
            </w:r>
          </w:p>
          <w:p w14:paraId="7584BD2F" w14:textId="58715BF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1,0.22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05A99E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07</w:t>
            </w:r>
          </w:p>
        </w:tc>
      </w:tr>
      <w:tr w:rsidR="005B1B75" w:rsidRPr="0054755E" w14:paraId="1F1797C2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74EC9FA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missing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D56DD28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45 </w:t>
            </w:r>
          </w:p>
          <w:p w14:paraId="04A769E5" w14:textId="65F61A2B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9,1.00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5962326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5E91A8D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66 </w:t>
            </w:r>
          </w:p>
          <w:p w14:paraId="0BCF420C" w14:textId="2C5437B0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11,1.20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92586A6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C539209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7 </w:t>
            </w:r>
          </w:p>
          <w:p w14:paraId="1FAB624D" w14:textId="487F079B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58,0.71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CE6EF3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AA572B9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35 </w:t>
            </w:r>
          </w:p>
          <w:p w14:paraId="12735F75" w14:textId="79682020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2,0.82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F21BC8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C4C4412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1 </w:t>
            </w:r>
          </w:p>
          <w:p w14:paraId="7C49991F" w14:textId="6890F678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4,0.45)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E8428A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7</w:t>
            </w:r>
          </w:p>
        </w:tc>
      </w:tr>
      <w:tr w:rsidR="005B1B75" w:rsidRPr="0054755E" w14:paraId="4A0581D6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725BD33" w14:textId="77777777" w:rsidR="0054755E" w:rsidRPr="0054755E" w:rsidRDefault="0054755E" w:rsidP="0054755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Last attended DESP</w:t>
            </w: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</w:t>
            </w: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Base: Within last two years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DD8318F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9F2013B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4261CCF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52C0C03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5D5AE9F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198FA4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4C75596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E2B0766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3C7BED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0F09EB6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5B1B75" w:rsidRPr="0054755E" w14:paraId="2F6286E4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052C0CA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T within last two years (including first time attender/do not remember/missing)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8326446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6 </w:t>
            </w:r>
          </w:p>
          <w:p w14:paraId="11BADB41" w14:textId="786F12D5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9,0.21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87A063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51A2263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8 </w:t>
            </w:r>
          </w:p>
          <w:p w14:paraId="0C4DF96D" w14:textId="4AAC753B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7,0.24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66684F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9332CD9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5 </w:t>
            </w:r>
          </w:p>
          <w:p w14:paraId="4607E4AD" w14:textId="3D163D1C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3,0.13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7DC9EB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ACEA824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2 </w:t>
            </w:r>
          </w:p>
          <w:p w14:paraId="25C25CA1" w14:textId="282EE9DE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2,0.15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C684729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B82B5C0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8 </w:t>
            </w:r>
          </w:p>
          <w:p w14:paraId="377EABFD" w14:textId="34DC1E49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5,0.21)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198D650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1</w:t>
            </w:r>
          </w:p>
        </w:tc>
      </w:tr>
      <w:tr w:rsidR="005B1B75" w:rsidRPr="0054755E" w14:paraId="5CB491A3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1DDABC5" w14:textId="77777777" w:rsidR="0054755E" w:rsidRPr="0054755E" w:rsidRDefault="0054755E" w:rsidP="0054755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echnology in daily life:</w:t>
            </w: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5 or more applications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013A7B0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D15065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AA13E0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6D56749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3E8461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0D4DF6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18B5B8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A43B745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2DA888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4B4F1F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5B1B75" w:rsidRPr="0054755E" w14:paraId="78B5600A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643F781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less than 5 applications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7E3531E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1 </w:t>
            </w:r>
          </w:p>
          <w:p w14:paraId="487AC8CF" w14:textId="203DA4AD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0,0.12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97688D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C6E0305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0 </w:t>
            </w:r>
          </w:p>
          <w:p w14:paraId="436C5933" w14:textId="66A61484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0,0.01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EA6E31A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0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56E4D26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4 </w:t>
            </w:r>
          </w:p>
          <w:p w14:paraId="536333A9" w14:textId="5B4C33DB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7,-</w:t>
            </w:r>
            <w:proofErr w:type="gramEnd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2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FC1C4B8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95D58EE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3 </w:t>
            </w:r>
          </w:p>
          <w:p w14:paraId="67A49704" w14:textId="55153349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7,0.12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0425BE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016B963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8 </w:t>
            </w:r>
          </w:p>
          <w:p w14:paraId="7CCD8D61" w14:textId="608381C8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7,-</w:t>
            </w:r>
            <w:proofErr w:type="gramEnd"/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9)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4B5ACD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4.82E-05</w:t>
            </w:r>
          </w:p>
        </w:tc>
      </w:tr>
      <w:tr w:rsidR="005B1B75" w:rsidRPr="0054755E" w14:paraId="0159520F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1326408" w14:textId="77777777" w:rsidR="0054755E" w:rsidRPr="0054755E" w:rsidRDefault="0054755E" w:rsidP="0054755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rust in health-based results from used applications</w:t>
            </w: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Sometimes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5345F3F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536D3A6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362400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B3F134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DD3504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EBA8FB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627A7C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A5D8B9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1C1D09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36C006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5B1B75" w:rsidRPr="0054755E" w14:paraId="16446670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AADB19C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Unsure, never or rarely 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D2EA2D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9 </w:t>
            </w:r>
          </w:p>
          <w:p w14:paraId="5483954C" w14:textId="66F890AB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9,0.0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70371EE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0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7F299F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9 </w:t>
            </w:r>
          </w:p>
          <w:p w14:paraId="3A3691D3" w14:textId="73767BFA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0,0.1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A8527BD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4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DB17ED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06 </w:t>
            </w:r>
          </w:p>
          <w:p w14:paraId="41526091" w14:textId="4392768F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1,0.19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04F6B8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962111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-0.10 </w:t>
            </w:r>
          </w:p>
          <w:p w14:paraId="51DCCD25" w14:textId="7D295B0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8,0.08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EB6D9A3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2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44B429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1 </w:t>
            </w:r>
          </w:p>
          <w:p w14:paraId="67C809D8" w14:textId="72D2DBBC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5,0.18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02E9630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86</w:t>
            </w:r>
          </w:p>
        </w:tc>
      </w:tr>
      <w:tr w:rsidR="005B1B75" w:rsidRPr="0054755E" w14:paraId="3A7C6222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91A969A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Often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93F9A01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22 </w:t>
            </w:r>
          </w:p>
          <w:p w14:paraId="6C1077D4" w14:textId="7E6EBC6D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11,0.3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ED1E2EC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38E-0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D6C9035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8 </w:t>
            </w:r>
          </w:p>
          <w:p w14:paraId="64FB4894" w14:textId="606C7FB8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7,0.3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71C5599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60E-0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39ED4B4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4 </w:t>
            </w:r>
          </w:p>
          <w:p w14:paraId="350C7D6A" w14:textId="4431BFFB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9,0.18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B341324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83A76D2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17 </w:t>
            </w:r>
          </w:p>
          <w:p w14:paraId="57CF186E" w14:textId="387F570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8,0.2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EE91152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4.71E-0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5C79AF7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0.05 </w:t>
            </w:r>
          </w:p>
          <w:p w14:paraId="0E4A5D12" w14:textId="4CC03BEC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4,0.15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5E12CB1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5</w:t>
            </w:r>
          </w:p>
        </w:tc>
      </w:tr>
      <w:tr w:rsidR="005B1B75" w:rsidRPr="0054755E" w14:paraId="3DD7D77E" w14:textId="77777777" w:rsidTr="005F5567">
        <w:trPr>
          <w:trHeight w:val="270"/>
        </w:trPr>
        <w:tc>
          <w:tcPr>
            <w:tcW w:w="3508" w:type="dxa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noWrap/>
            <w:vAlign w:val="bottom"/>
            <w:hideMark/>
          </w:tcPr>
          <w:p w14:paraId="50CD9867" w14:textId="77777777" w:rsidR="0054755E" w:rsidRPr="0054755E" w:rsidRDefault="0054755E" w:rsidP="0054755E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Very often or always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F99CB25" w14:textId="77777777" w:rsidR="00143B2C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 xml:space="preserve">0.45 </w:t>
            </w:r>
          </w:p>
          <w:p w14:paraId="7A5C9064" w14:textId="180414AC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(0.30,0.59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C1C3886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2.30E-0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8A37582" w14:textId="77777777" w:rsidR="0076307D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 xml:space="preserve">0.33 </w:t>
            </w:r>
          </w:p>
          <w:p w14:paraId="71B1519B" w14:textId="08E51D58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(0.18,0.47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A949AD9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45E-0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776CB58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 xml:space="preserve">0.08 </w:t>
            </w:r>
          </w:p>
          <w:p w14:paraId="72055444" w14:textId="3F52D309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(-0.10,0.25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17EA1F3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3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29F2A3D" w14:textId="77777777" w:rsidR="00EB0DEB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 xml:space="preserve">0.26 </w:t>
            </w:r>
          </w:p>
          <w:p w14:paraId="0217BAD4" w14:textId="45ED1082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(0.14,0.39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366F86F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5.33E-0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79BC03E" w14:textId="77777777" w:rsidR="005B1B75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 xml:space="preserve">0.03 </w:t>
            </w:r>
          </w:p>
          <w:p w14:paraId="0055949F" w14:textId="55909B1E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(-0.09,0.15)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E333727" w14:textId="77777777" w:rsidR="0054755E" w:rsidRPr="0054755E" w:rsidRDefault="0054755E" w:rsidP="005475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54755E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58</w:t>
            </w:r>
          </w:p>
        </w:tc>
      </w:tr>
    </w:tbl>
    <w:p w14:paraId="2292C36A" w14:textId="77777777" w:rsidR="002C17DB" w:rsidRPr="002C17DB" w:rsidRDefault="002C17DB" w:rsidP="002C17DB"/>
    <w:p w14:paraId="706FE14D" w14:textId="72740C5A" w:rsidR="006B48CF" w:rsidRDefault="006B48CF" w:rsidP="00465B8A">
      <w:pPr>
        <w:pStyle w:val="Heading2"/>
      </w:pPr>
      <w:bookmarkStart w:id="11" w:name="_Toc198562410"/>
      <w:r>
        <w:lastRenderedPageBreak/>
        <w:t xml:space="preserve">Table </w:t>
      </w:r>
      <w:r w:rsidR="0062140F">
        <w:t>S6</w:t>
      </w:r>
      <w:r>
        <w:t xml:space="preserve">: Multivariable logistic regression results </w:t>
      </w:r>
      <w:r w:rsidR="00370307">
        <w:t>among</w:t>
      </w:r>
      <w:r>
        <w:t xml:space="preserve"> health app users </w:t>
      </w:r>
      <w:r w:rsidR="00FC0CFB">
        <w:t>(people living with diabetes)</w:t>
      </w:r>
      <w:bookmarkEnd w:id="11"/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3539"/>
        <w:gridCol w:w="1134"/>
        <w:gridCol w:w="851"/>
        <w:gridCol w:w="1134"/>
        <w:gridCol w:w="850"/>
        <w:gridCol w:w="1134"/>
        <w:gridCol w:w="851"/>
        <w:gridCol w:w="1134"/>
        <w:gridCol w:w="850"/>
        <w:gridCol w:w="1134"/>
        <w:gridCol w:w="851"/>
        <w:gridCol w:w="1134"/>
        <w:gridCol w:w="792"/>
      </w:tblGrid>
      <w:tr w:rsidR="00677AF8" w:rsidRPr="00677AF8" w14:paraId="177D969E" w14:textId="77777777" w:rsidTr="00284056">
        <w:trPr>
          <w:trHeight w:val="290"/>
        </w:trPr>
        <w:tc>
          <w:tcPr>
            <w:tcW w:w="15388" w:type="dxa"/>
            <w:gridSpan w:val="13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8C77918" w14:textId="53E1FB12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Odds ratio for </w:t>
            </w:r>
            <w:r w:rsidR="00D03FF4"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tand-alone</w:t>
            </w: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questions (95% confidence interval)</w:t>
            </w:r>
          </w:p>
        </w:tc>
      </w:tr>
      <w:tr w:rsidR="004F68D6" w:rsidRPr="00284056" w14:paraId="474BE4FD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807D97B" w14:textId="77777777" w:rsidR="00677AF8" w:rsidRPr="001C2765" w:rsidRDefault="00677AF8" w:rsidP="00677AF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Characteristic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02F125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8E0229F" w14:textId="1BBF8A1F" w:rsidR="00677AF8" w:rsidRPr="001C2765" w:rsidRDefault="00284056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</w:t>
            </w:r>
            <w:r w:rsidR="00677AF8"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valu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99D077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1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833B0E1" w14:textId="56FC2954" w:rsidR="00677AF8" w:rsidRPr="001C2765" w:rsidRDefault="004F68D6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</w:t>
            </w:r>
            <w:r w:rsidR="00677AF8"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valu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215630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2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9841134" w14:textId="7C95DF1D" w:rsidR="00677AF8" w:rsidRPr="001C2765" w:rsidRDefault="004F68D6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</w:t>
            </w:r>
            <w:r w:rsidR="00677AF8"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valu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A94CAA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2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93090C3" w14:textId="4747A183" w:rsidR="00677AF8" w:rsidRPr="001C2765" w:rsidRDefault="004F68D6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</w:t>
            </w:r>
            <w:r w:rsidR="00677AF8"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valu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072E65F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24_3_a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A0AF932" w14:textId="343F2625" w:rsidR="00677AF8" w:rsidRPr="001C2765" w:rsidRDefault="004F68D6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</w:t>
            </w:r>
            <w:r w:rsidR="00677AF8"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valu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206B0A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24_4_a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5B4E1EC" w14:textId="1C3A5F0F" w:rsidR="00677AF8" w:rsidRPr="001C2765" w:rsidRDefault="004F68D6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</w:t>
            </w:r>
            <w:r w:rsidR="00677AF8"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value</w:t>
            </w:r>
          </w:p>
        </w:tc>
      </w:tr>
      <w:tr w:rsidR="004F68D6" w:rsidRPr="00284056" w14:paraId="7D7AAE0D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59C97F9" w14:textId="77777777" w:rsidR="00677AF8" w:rsidRPr="001C2765" w:rsidRDefault="00677AF8" w:rsidP="00677A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ite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Base: </w:t>
            </w:r>
            <w:proofErr w:type="gramStart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outh East</w:t>
            </w:r>
            <w:proofErr w:type="gramEnd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Lond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7F120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CE3B04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EF22F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21CF88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783A7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B681A7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CBE6E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066E5A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84B2B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BC93D7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49064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681D2A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4F68D6" w:rsidRPr="00284056" w14:paraId="1FF34497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6741CB6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</w:t>
            </w:r>
            <w:proofErr w:type="gramStart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rth East</w:t>
            </w:r>
            <w:proofErr w:type="gramEnd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Lond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F7E52D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4 (0.16,2.64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C3D3BC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42B1F2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6 (0.68,1.35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557F21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9F02A8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2 (0.72,1.73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D9CA81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DE9E19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1 (0.79,1.57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07FFFC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98519D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3 (0.57,1.5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23C1F3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7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785AAD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5 (0.85,1.82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DF6CBC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25</w:t>
            </w:r>
          </w:p>
        </w:tc>
      </w:tr>
      <w:tr w:rsidR="004F68D6" w:rsidRPr="00284056" w14:paraId="68DA0A10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29B2567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Glouceste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F6C46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9D8563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6F5BE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0 (0.35,2.29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A26BA4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C47F7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44 (0.37,5.54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F5B045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C2976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14 (0.77,6.00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13853A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ED9E0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2 (0.16,2.4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ED38DF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FB060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3.05 (0.82,11.40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D23936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10</w:t>
            </w:r>
          </w:p>
        </w:tc>
      </w:tr>
      <w:tr w:rsidR="004F68D6" w:rsidRPr="00284056" w14:paraId="40E4776B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FC1047F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Othe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AD6393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75D5B2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37ECA4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82 (0.47,7.04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223AB5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D71DBE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30 (0.27,19.87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40D69C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1A0011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0 (0.30,4.01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256844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C1C949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3 (0.13,2.96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F7D630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84D259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2A8CD9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</w:tr>
      <w:tr w:rsidR="004F68D6" w:rsidRPr="00284056" w14:paraId="3E69CB8C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7C621FC" w14:textId="77777777" w:rsidR="00677AF8" w:rsidRPr="001C2765" w:rsidRDefault="00677AF8" w:rsidP="00677A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Age group 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≥ 50 to &lt; 60 yea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12796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AC8D28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41DBB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A96BE5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10042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57C97D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D947F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5AA2E5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C16DA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3980DD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579BE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B0448C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4F68D6" w:rsidRPr="00284056" w14:paraId="0674A169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BB282FC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&lt; 40 yea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A58088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8 (0.01,0.9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E4C6DD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51FF8C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55 (0.74,3.24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696B79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F0DED8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2 (0.29,1.75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45E2D6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C01C98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2 (0.35,1.47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B9DF1F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558CFC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5 (0.20,1.5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B28A5F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174D5C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6 (0.44,2.55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A3AA26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0</w:t>
            </w:r>
          </w:p>
        </w:tc>
      </w:tr>
      <w:tr w:rsidR="004F68D6" w:rsidRPr="00284056" w14:paraId="24D03D78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360ECC5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40 to &lt; 50 yea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68212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0 (0.04,9.43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DCD8C7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93B32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0 (0.47,1.37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A4E041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00B7E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3 (0.28,0.99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C9C245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2BB88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1 (0.59,1.72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15334D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1DEF9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2 (0.45,1.89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77E7B5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4F3A4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6 (0.47,1.59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C7BCF6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3</w:t>
            </w:r>
          </w:p>
        </w:tc>
      </w:tr>
      <w:tr w:rsidR="004F68D6" w:rsidRPr="00284056" w14:paraId="0BAD0E47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3D2EE06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60 to &lt; 70 yea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E02365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0 (0.07,9.03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5EAAEF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7474F5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7 (0.75,1.81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5BC728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981C94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0 (0.51,1.59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312AF4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EDA5F5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6 (0.68,1.65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A88DA8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F338CC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5 (0.35,1.2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7ABDF0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797961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2 (0.45,1.17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D64B62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18</w:t>
            </w:r>
          </w:p>
        </w:tc>
      </w:tr>
      <w:tr w:rsidR="004F68D6" w:rsidRPr="00284056" w14:paraId="57F9E72D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90962EF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70 to ≤ 100 yea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25139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2 (0.02,2.9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16D342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7609F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7 (0.44,1.36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C692E1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1AB8C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1 (0.39,1.7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E302EA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7B37A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4 (0.54,1.66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713D4B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D46DC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6 (0.34,1.68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683A04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4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A9178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7 (0.74,2.54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BF8EF1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1</w:t>
            </w:r>
          </w:p>
        </w:tc>
      </w:tr>
      <w:tr w:rsidR="004F68D6" w:rsidRPr="00284056" w14:paraId="35A0ECE8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92699AB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missing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8E1F35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F4014C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869485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8 (0.38,2.52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A0A1B9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0D1107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5 (0.13,0.93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F70E63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93CAF1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2 (0.49,3.03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816AAE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8A8133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6 (0.14,3.20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2F561D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AB77EE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4 (0.30,1.85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C8C18D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2</w:t>
            </w:r>
          </w:p>
        </w:tc>
      </w:tr>
      <w:tr w:rsidR="004F68D6" w:rsidRPr="00284056" w14:paraId="56548696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9AD5818" w14:textId="77777777" w:rsidR="00677AF8" w:rsidRPr="001C2765" w:rsidRDefault="00677AF8" w:rsidP="00677A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Sex 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Mal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198C6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12D073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7BA09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CCD0DF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9C696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885987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3728E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72A1DA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C199A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F3004F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3B502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E7E822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4F68D6" w:rsidRPr="00284056" w14:paraId="2662B673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3BBFDFD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Femal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E0B900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1 (0.29,5.11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CA224F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370837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71 (1.25,2.32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E719DD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6.69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7C120F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4 (0.37,0.8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7197D3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2.12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7E6762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1 (0.45,0.82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F4EE28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26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055F9C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7 (0.82,1.9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D5C878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1C9563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9 (0.50,0.96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3FE1B1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</w:tr>
      <w:tr w:rsidR="004F68D6" w:rsidRPr="00284056" w14:paraId="2F062288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3FE12E0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Prefer not to say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526DE9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3 (0.00,3.25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F35F7B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46CC51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8 (0.01,0.81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BD1607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A6D902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2 (0.06,1.77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8406F2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AF5FBF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6 (0.18,5.04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9D0452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5F94D1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0 (0.07,8.51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80E80F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F76138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 (0.08,2.40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FD87B7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4</w:t>
            </w:r>
          </w:p>
        </w:tc>
      </w:tr>
      <w:tr w:rsidR="004F68D6" w:rsidRPr="00284056" w14:paraId="7C207238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9679732" w14:textId="77777777" w:rsidR="00677AF8" w:rsidRPr="001C2765" w:rsidRDefault="00677AF8" w:rsidP="00677A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Ethnicity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Whit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620203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97FFF8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E79831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6A75FB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E102FE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E0A4F6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C956C9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B731FC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A9760C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C6958D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081E4B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22FBAD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4F68D6" w:rsidRPr="00284056" w14:paraId="05DC7271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3CAC88F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lack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7CC3E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E7375D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7C908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94 (1.23,3.08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BC223C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4.61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E43A4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1 (0.35,1.0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B9B8DE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9EC86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3 (0.46,1.15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B7B055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889FF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9 (0.08,0.4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96E8E8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5.67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5F37F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6 (0.34,0.90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CF31E4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</w:tr>
      <w:tr w:rsidR="004F68D6" w:rsidRPr="00284056" w14:paraId="1ABF0939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51F0FD2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Asia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3AEE30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8 (0.13,4.78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748413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9FA7AE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73 (1.65,4.53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949B1E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9.22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B3BD24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8 (0.42,1.4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0FEA6F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4581BE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48 (0.90,2.44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3338CB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BAB195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9 (0.13,0.65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DF8AB1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2.91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7C7CAC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7 (0.51,1.47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6BAE3B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0</w:t>
            </w:r>
          </w:p>
        </w:tc>
      </w:tr>
      <w:tr w:rsidR="004F68D6" w:rsidRPr="00284056" w14:paraId="40A58D68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DD1A175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Mixed/other/prefer not to say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E2BBF7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63 (0.08,31.89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F5E5B9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1ED156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50 (0.82,2.75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F5C322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EFC81C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7 (0.24,0.94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80C261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51EC03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5 (0.41,1.37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7C1A34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AA0A5D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5 (0.22,1.34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0070FE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9FA193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2 (0.27,0.97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AA615F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</w:tr>
      <w:tr w:rsidR="004F68D6" w:rsidRPr="00284056" w14:paraId="7990B479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A2E9F1B" w14:textId="77777777" w:rsidR="00677AF8" w:rsidRPr="001C2765" w:rsidRDefault="00677AF8" w:rsidP="00677A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Highest Qualification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Degree or equivalent or abov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99A9DD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BA6CC9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903F4F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7D919A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EB9A31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2B25C2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F864A3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DD9F82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E1281C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70AA32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E22483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43A3F0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4F68D6" w:rsidRPr="00284056" w14:paraId="2DBDB284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F688A5B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 qualification or GCSE level qualificat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909D6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3 (0.13,11.89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EF331D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CAD7A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54 (1.04,2.27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ABFC20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83BF1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5 (0.39,1.08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E46BDC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EC699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8 (0.73,1.61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A9CADD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7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C4CF1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8 (0.21,0.6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44A817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9.63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55D50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3 (0.55,1.26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CDB223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39</w:t>
            </w:r>
          </w:p>
        </w:tc>
      </w:tr>
      <w:tr w:rsidR="004F68D6" w:rsidRPr="00284056" w14:paraId="09FF2E16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1762D85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A level or equivalent higher education qualificat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DBD30A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2 (0.03,1.4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E00D26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095BCA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58 (1.08,2.31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B72FB5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5219DD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6 (0.47,1.24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5B0008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C118F0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6 (0.73,1.54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8A860F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E9D061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6 (0.33,0.95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8FFDE8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B0894A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8 (0.90,2.11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33C43B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4</w:t>
            </w:r>
          </w:p>
        </w:tc>
      </w:tr>
      <w:tr w:rsidR="004F68D6" w:rsidRPr="00284056" w14:paraId="327C9C08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D97AA9B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refer not to sa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78C10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2 (0.01,1.1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991A5F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98198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41 (1.11,5.22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D18C12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B72FA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6 (0.17,0.78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3AC6A9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9.40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81266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1 (0.21,0.82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DAAFC3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9A5F5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8 (0.04,0.8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448372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7926B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7 (0.60,2.68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FCE255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3</w:t>
            </w:r>
          </w:p>
        </w:tc>
      </w:tr>
      <w:tr w:rsidR="004F68D6" w:rsidRPr="00284056" w14:paraId="678D6D1F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17AB5AC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othe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0B986E5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1CEA86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01F16E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7 (0.11,8.14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3BDE76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0762DAD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4 (0.03,3.62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67353E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167D72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3 (0.13,13.73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7B50EF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080CDF5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3.98 (0.45,35.66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0E202B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98F4A6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0 (0.11,12.79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926FB8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8</w:t>
            </w:r>
          </w:p>
        </w:tc>
      </w:tr>
      <w:tr w:rsidR="004F68D6" w:rsidRPr="00284056" w14:paraId="69195FE5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7A025E3" w14:textId="77777777" w:rsidR="00677AF8" w:rsidRPr="001C2765" w:rsidRDefault="00677AF8" w:rsidP="00677A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Employment status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Base: Retired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DA575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454C72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69A96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7953DD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7173E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2797F1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0CE16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B31178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602BF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584B7F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917E6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BAA234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4F68D6" w:rsidRPr="00284056" w14:paraId="0AB5E093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D80B800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In full-time employmen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E1F896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46 (0.13,16.1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AE61C9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8E48CB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7 (0.78,2.05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2F77F4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BDBB4F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3 (0.39,1.3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6BA5B9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657C2D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3 (0.70,1.82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FDA5A9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6D149D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8 (0.54,2.13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60981E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8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5CA91B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73 (1.03,2.90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744852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</w:tr>
      <w:tr w:rsidR="004F68D6" w:rsidRPr="00284056" w14:paraId="6BD16B42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E7516FA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In part-time employmen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FF822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5 (0.05,13.74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130425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6EFF4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1 (0.67,2.18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443BBD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5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8A867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4 (0.52,2.4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E556F2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950E0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54 (0.85,2.79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74899B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3E7DB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3 (0.30,1.78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368B23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89A35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9 (0.70,2.38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54B7B9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2</w:t>
            </w:r>
          </w:p>
        </w:tc>
      </w:tr>
      <w:tr w:rsidR="004F68D6" w:rsidRPr="00284056" w14:paraId="273C953A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C0CA941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t working (seeking work, looking after home/family, student, sickness/disability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CC5FA3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21C83B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AF4FF3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9 (0.33,1.03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3F063C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830EF5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6 (0.45,2.0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85A7D8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28D677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0 (0.62,1.96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5C6795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A2A2B9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5 (0.22,1.39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ED80F8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1D8CB0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5 (0.58,1.91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4F146F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7</w:t>
            </w:r>
          </w:p>
        </w:tc>
      </w:tr>
      <w:tr w:rsidR="004F68D6" w:rsidRPr="00284056" w14:paraId="78ED1BC0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A359295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refer not to say/othe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445470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2 (0.04,6.51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0C2BCC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9D0BA9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6 (0.40,1.87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7940C3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5A4ECC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9 (0.16,0.94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31D3A0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34727C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2 (0.38,1.77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BCE015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9155C3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97 (0.73,5.32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37F710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B1F616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3 (0.33,1.60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DE9444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43</w:t>
            </w:r>
          </w:p>
        </w:tc>
      </w:tr>
      <w:tr w:rsidR="004F68D6" w:rsidRPr="00284056" w14:paraId="78F0D00B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B4E8B5D" w14:textId="77777777" w:rsidR="00677AF8" w:rsidRPr="001C2765" w:rsidRDefault="00677AF8" w:rsidP="00677A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ownsend score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Base: &gt;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F4536F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D59925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04F144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4CAB6D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FD66E3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050033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897FB9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99AD86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46D6CB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4EFAAD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979496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D01CBB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4F68D6" w:rsidRPr="00284056" w14:paraId="7B79F0E6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96A2869" w14:textId="46D86E23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≤ -0.5</w:t>
            </w:r>
            <w:r w:rsidR="00C67CEF"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least deprived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9D2C1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4.31 (0.29,63.11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0B085E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0DE72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7 (0.77,2.09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36A97A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4856C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2 (0.54,1.9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136E9B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B0D2E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7 (0.53,1.44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49764A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6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FC01E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5 (0.32,1.34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4E1C21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E0285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0 (0.35,1.03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978D46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</w:tc>
      </w:tr>
      <w:tr w:rsidR="004F68D6" w:rsidRPr="00284056" w14:paraId="1887BDFF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01B9434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&gt;-0.5 </w:t>
            </w:r>
            <w:proofErr w:type="gramStart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o  ≤</w:t>
            </w:r>
            <w:proofErr w:type="gramEnd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D11510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6 (0.16,8.61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C5F487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E6C214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2 (0.44,1.18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5445F4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B0713A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2 (0.71,2.4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989119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A7451E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0 (0.79,2.16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B76DD9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A1EC49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5 (0.36,1.55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967ADD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984EFA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9 (0.52,1.54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BEB2F7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8</w:t>
            </w:r>
          </w:p>
        </w:tc>
      </w:tr>
      <w:tr w:rsidR="004F68D6" w:rsidRPr="00284056" w14:paraId="6C986C54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A909F1A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&gt;2 </w:t>
            </w:r>
            <w:proofErr w:type="gramStart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o  ≤</w:t>
            </w:r>
            <w:proofErr w:type="gramEnd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347C8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8 (0.14,8.5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D99A62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87E39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8 (0.49,1.23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A33AF6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DD43E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43 (0.79,2.5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2820EC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7E457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0 (0.50,1.26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13C615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3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6E2DE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6 (0.56,2.01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1E3C9B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8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BE404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9 (0.48,1.30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FB5CD7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6</w:t>
            </w:r>
          </w:p>
        </w:tc>
      </w:tr>
      <w:tr w:rsidR="004F68D6" w:rsidRPr="00284056" w14:paraId="5EA47244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E80B665" w14:textId="2F3742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&gt;4 </w:t>
            </w:r>
            <w:proofErr w:type="gramStart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o  ≤</w:t>
            </w:r>
            <w:proofErr w:type="gramEnd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6</w:t>
            </w:r>
            <w:r w:rsidR="00C67CEF"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most deprived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AE21F7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4 (0.09,4.52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FDE5C8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091167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9 (0.62,1.58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916ADB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61315F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9 (0.62,1.94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53E0EA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8C3F9E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0 (0.50,1.27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157BED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E41B58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5 (0.60,2.21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9DD809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19BE3F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3 (0.61,1.73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4849DB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2</w:t>
            </w:r>
          </w:p>
        </w:tc>
      </w:tr>
      <w:tr w:rsidR="004F68D6" w:rsidRPr="00284056" w14:paraId="3C1648C7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5C07849" w14:textId="77777777" w:rsidR="00677AF8" w:rsidRPr="001C2765" w:rsidRDefault="00677AF8" w:rsidP="00677AF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About you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3D383B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4705B8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574C47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BA171A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B90FF0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493E18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84067F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9E139B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070B45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EC26B2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395AE4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04CC46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4F68D6" w:rsidRPr="00284056" w14:paraId="13B7B14A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DF2D315" w14:textId="77777777" w:rsidR="00677AF8" w:rsidRPr="001C2765" w:rsidRDefault="00677AF8" w:rsidP="00677A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Diabetes Type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Type 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798AFD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79E6B1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37F8D6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F61654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677A7C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76CDD6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6769D4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F7C4CA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E94EA9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1F9B4B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395EFE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A211F3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4F68D6" w:rsidRPr="00284056" w14:paraId="36528818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91926B9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ype 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EF3B9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 (0.04,4.39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8CD9BB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DAC9F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6 (0.45,1.29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E82DB7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29B8F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56 (0.74,3.3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4AAEFE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C1F55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9 (0.80,2.39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7EDD9A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C3CDB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37 (1.22,4.61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4B7842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54A4A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5 (0.62,2.14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D3C88A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6</w:t>
            </w:r>
          </w:p>
        </w:tc>
      </w:tr>
      <w:tr w:rsidR="004F68D6" w:rsidRPr="00284056" w14:paraId="6DD387EB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73BC103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Other/don't kno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A683DB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1 (0.04,2.14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C14AD7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004E634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1 (0.38,1.30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A42659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041304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3 (0.44,1.96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FE6A9E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F11CC8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9 (0.48,1.66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8E0324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BF6BD7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03 (0.88,4.66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3CF63F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63B87C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4 (0.53,2.01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4D5817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2</w:t>
            </w:r>
          </w:p>
        </w:tc>
      </w:tr>
      <w:tr w:rsidR="004F68D6" w:rsidRPr="00284056" w14:paraId="64608FE0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712213A" w14:textId="77777777" w:rsidR="00677AF8" w:rsidRPr="001C2765" w:rsidRDefault="00677AF8" w:rsidP="00677A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Duration of diabetes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Base: 0-5 yea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91ACC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89E07B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99CA0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3E80EE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90EC7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ACC852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1DF82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FC68E5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4EAD9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8655C2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8C50A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8FE070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4F68D6" w:rsidRPr="00284056" w14:paraId="62D72058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77C79A3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6 - 10 yea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D53465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51 (0.41,15.4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EBD850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7A5B4E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5 (0.64,1.41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B1943C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34AF98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76 (1.05,2.93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E5257C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7FF251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9 (0.93,2.07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23E0CF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184290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4 (0.65,2.03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626244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04B20A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2 (0.72,1.72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D312EA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1</w:t>
            </w:r>
          </w:p>
        </w:tc>
      </w:tr>
      <w:tr w:rsidR="004F68D6" w:rsidRPr="00284056" w14:paraId="55FFF40F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200B6FE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1 - 15 yea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79251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52 (0.21,10.83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291804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F4281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5 (0.85,2.13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BB21E6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45CD9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94 (1.07,3.5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FECAE7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EDBCD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73 (1.09,2.74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C721AA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7592B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43 (0.77,2.6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98A881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92CB3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6 (0.65,1.72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48BE5E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3</w:t>
            </w:r>
          </w:p>
        </w:tc>
      </w:tr>
      <w:tr w:rsidR="004F68D6" w:rsidRPr="00284056" w14:paraId="304B796C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742CA2D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6+ yea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852FB5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5.35 (0.39,72.79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27FF32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1A0A0E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2 (0.66,1.57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A4A519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0287E6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5 (0.60,1.83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C86BF0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8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85BB94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7 (0.56,1.34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1DEA53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574139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9 (0.58,2.04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11FF93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2A9AF9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8 (0.54,1.42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2C3100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0</w:t>
            </w:r>
          </w:p>
        </w:tc>
      </w:tr>
      <w:tr w:rsidR="004F68D6" w:rsidRPr="00284056" w14:paraId="4609D1B1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A7DEEA3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missing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C38CB3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9D8DB5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F62803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02 (0.34,12.09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0DD133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C3649D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9BCA84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590BBE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C848BF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3FA6BC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905A47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882FD6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1 (0.22,7.88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43F937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7</w:t>
            </w:r>
          </w:p>
        </w:tc>
      </w:tr>
      <w:tr w:rsidR="004F68D6" w:rsidRPr="00284056" w14:paraId="1B7987A4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1BE3E75" w14:textId="77777777" w:rsidR="00677AF8" w:rsidRPr="001C2765" w:rsidRDefault="00677AF8" w:rsidP="00677A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Last attended DESP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Base: Within last two yea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A6EC91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7259F9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9678C9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488591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DCD921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26AE0B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93C7EB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0D5F40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B00215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F0CBED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701C74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A459BD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4F68D6" w:rsidRPr="00284056" w14:paraId="1865BCAB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05558F3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T within last two years (including first time attender/do not remember/missing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54228D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4 (0.12,3.44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6265DC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8E9988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6 (0.66,1.71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48D541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CDF3F5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5 (0.60,1.85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B8E79D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3E45F7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4 (0.65,1.68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B2FC4A1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297314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0 (0.33,1.49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D49392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D221290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8 (0.64,1.81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F2EFB2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8</w:t>
            </w:r>
          </w:p>
        </w:tc>
      </w:tr>
      <w:tr w:rsidR="004F68D6" w:rsidRPr="00284056" w14:paraId="1EAA1591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203BA20" w14:textId="77777777" w:rsidR="00677AF8" w:rsidRPr="001C2765" w:rsidRDefault="00677AF8" w:rsidP="00677AF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rust in health-based results from used applications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Sometim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408147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5063E4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B90C95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C89FA3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451968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908A4D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BA99AB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4A2001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5E9DAAD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7770FC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DA4A1C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FDF256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4F68D6" w:rsidRPr="00284056" w14:paraId="576690EB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E0A23E7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Unsure, never or rarely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10590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2 (0.04,2.59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C33D14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F0A767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8 (0.37,1.27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D52D1A4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41556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5 (0.23,0.88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E75F53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4CD34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5 (0.46,1.58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45279F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1E393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7 (0.52,2.6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1860B8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7559B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9 (0.45,1.75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6FF9E3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3</w:t>
            </w:r>
          </w:p>
        </w:tc>
      </w:tr>
      <w:tr w:rsidR="004F68D6" w:rsidRPr="00284056" w14:paraId="42B699AD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4D2682E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Ofte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6F37A4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8 (0.23,5.9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5A6361B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476748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4 (0.81,1.62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F60A31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95DEA4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58 (1.00,2.5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2F234F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0E6828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99 (1.40,2.83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62B5C7A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24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887747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8 (0.34,0.9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F8BA46E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B2FCBC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9 (0.94,2.05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3A8830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0</w:t>
            </w:r>
          </w:p>
        </w:tc>
      </w:tr>
      <w:tr w:rsidR="004F68D6" w:rsidRPr="00284056" w14:paraId="52CB7DFB" w14:textId="77777777" w:rsidTr="004F68D6">
        <w:trPr>
          <w:trHeight w:val="290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noWrap/>
            <w:vAlign w:val="bottom"/>
            <w:hideMark/>
          </w:tcPr>
          <w:p w14:paraId="7232534B" w14:textId="77777777" w:rsidR="00677AF8" w:rsidRPr="001C2765" w:rsidRDefault="00677AF8" w:rsidP="00677AF8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Very often or alway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bottom"/>
            <w:hideMark/>
          </w:tcPr>
          <w:p w14:paraId="0FB24F1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2 (0.14,9.25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noWrap/>
            <w:vAlign w:val="bottom"/>
            <w:hideMark/>
          </w:tcPr>
          <w:p w14:paraId="46912675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bottom"/>
            <w:hideMark/>
          </w:tcPr>
          <w:p w14:paraId="497D2F1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70 (1.06,2.73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noWrap/>
            <w:vAlign w:val="bottom"/>
            <w:hideMark/>
          </w:tcPr>
          <w:p w14:paraId="628393D6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bottom"/>
            <w:hideMark/>
          </w:tcPr>
          <w:p w14:paraId="6CCB71D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4.65 (2.09,10.33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noWrap/>
            <w:vAlign w:val="bottom"/>
            <w:hideMark/>
          </w:tcPr>
          <w:p w14:paraId="53DA99D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63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bottom"/>
            <w:hideMark/>
          </w:tcPr>
          <w:p w14:paraId="044DE159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3.67 (2.18,6.18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noWrap/>
            <w:vAlign w:val="bottom"/>
            <w:hideMark/>
          </w:tcPr>
          <w:p w14:paraId="3ACAC4EF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06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bottom"/>
            <w:hideMark/>
          </w:tcPr>
          <w:p w14:paraId="0FF1E81C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6 (0.26,1.23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noWrap/>
            <w:vAlign w:val="bottom"/>
            <w:hideMark/>
          </w:tcPr>
          <w:p w14:paraId="4E622122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bottom"/>
            <w:hideMark/>
          </w:tcPr>
          <w:p w14:paraId="259E0093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48 (0.89,2.46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noWrap/>
            <w:vAlign w:val="bottom"/>
            <w:hideMark/>
          </w:tcPr>
          <w:p w14:paraId="3988DE78" w14:textId="77777777" w:rsidR="00677AF8" w:rsidRPr="001C2765" w:rsidRDefault="00677AF8" w:rsidP="00677A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3</w:t>
            </w:r>
          </w:p>
        </w:tc>
      </w:tr>
    </w:tbl>
    <w:p w14:paraId="3957AD61" w14:textId="77777777" w:rsidR="006F39D9" w:rsidRPr="006F39D9" w:rsidRDefault="006F39D9" w:rsidP="006F39D9">
      <w:pPr>
        <w:pStyle w:val="Caption"/>
        <w:spacing w:after="0"/>
        <w:rPr>
          <w:sz w:val="16"/>
          <w:szCs w:val="16"/>
        </w:rPr>
      </w:pPr>
      <w:r w:rsidRPr="006F39D9">
        <w:rPr>
          <w:sz w:val="16"/>
          <w:szCs w:val="16"/>
        </w:rPr>
        <w:t>Q5: ''The Diabetic Eye Screening Programme is important in monitoring my condition.'</w:t>
      </w:r>
      <w:r w:rsidRPr="006F39D9">
        <w:rPr>
          <w:sz w:val="16"/>
          <w:szCs w:val="16"/>
        </w:rPr>
        <w:tab/>
      </w:r>
    </w:p>
    <w:p w14:paraId="73A32F90" w14:textId="77777777" w:rsidR="006F39D9" w:rsidRPr="006F39D9" w:rsidRDefault="006F39D9" w:rsidP="006F39D9">
      <w:pPr>
        <w:pStyle w:val="Caption"/>
        <w:spacing w:after="0"/>
        <w:rPr>
          <w:sz w:val="16"/>
          <w:szCs w:val="16"/>
        </w:rPr>
      </w:pPr>
      <w:r w:rsidRPr="006F39D9">
        <w:rPr>
          <w:sz w:val="16"/>
          <w:szCs w:val="16"/>
        </w:rPr>
        <w:t>Q17: “'I am concerned that not knowing how AI works is a barrier to people living with diabetes accepting this technology for diabetic eye screening”</w:t>
      </w:r>
      <w:r w:rsidRPr="006F39D9">
        <w:rPr>
          <w:sz w:val="16"/>
          <w:szCs w:val="16"/>
        </w:rPr>
        <w:tab/>
      </w:r>
    </w:p>
    <w:p w14:paraId="56649289" w14:textId="77777777" w:rsidR="006F39D9" w:rsidRPr="006F39D9" w:rsidRDefault="006F39D9" w:rsidP="006F39D9">
      <w:pPr>
        <w:pStyle w:val="Caption"/>
        <w:spacing w:after="0"/>
        <w:rPr>
          <w:sz w:val="16"/>
          <w:szCs w:val="16"/>
        </w:rPr>
      </w:pPr>
      <w:r w:rsidRPr="006F39D9">
        <w:rPr>
          <w:sz w:val="16"/>
          <w:szCs w:val="16"/>
        </w:rPr>
        <w:t>Q21: “If my eye images were processed by a computer or AI technology, I would be happy for these data to be securely stored under the control of the NHS and used for research to do with healthcare evaluation or improvement”</w:t>
      </w:r>
      <w:r w:rsidRPr="006F39D9">
        <w:rPr>
          <w:sz w:val="16"/>
          <w:szCs w:val="16"/>
        </w:rPr>
        <w:tab/>
      </w:r>
    </w:p>
    <w:p w14:paraId="6B5668E9" w14:textId="77777777" w:rsidR="006F39D9" w:rsidRPr="006F39D9" w:rsidRDefault="006F39D9" w:rsidP="006F39D9">
      <w:pPr>
        <w:pStyle w:val="Caption"/>
        <w:spacing w:after="0"/>
        <w:rPr>
          <w:sz w:val="16"/>
          <w:szCs w:val="16"/>
        </w:rPr>
      </w:pPr>
      <w:r w:rsidRPr="006F39D9">
        <w:rPr>
          <w:sz w:val="16"/>
          <w:szCs w:val="16"/>
        </w:rPr>
        <w:t>Q23: “I believe AI could detect diabetic eye disease equally well in people of different ethnic groups and different ages”</w:t>
      </w:r>
      <w:r w:rsidRPr="006F39D9">
        <w:rPr>
          <w:sz w:val="16"/>
          <w:szCs w:val="16"/>
        </w:rPr>
        <w:tab/>
      </w:r>
    </w:p>
    <w:p w14:paraId="6D0395FF" w14:textId="77777777" w:rsidR="006F39D9" w:rsidRPr="006F39D9" w:rsidRDefault="006F39D9" w:rsidP="006F39D9">
      <w:pPr>
        <w:pStyle w:val="Caption"/>
        <w:spacing w:after="0"/>
        <w:rPr>
          <w:sz w:val="16"/>
          <w:szCs w:val="16"/>
        </w:rPr>
      </w:pPr>
      <w:r w:rsidRPr="006F39D9">
        <w:rPr>
          <w:sz w:val="16"/>
          <w:szCs w:val="16"/>
        </w:rPr>
        <w:t>Q24_3_a:</w:t>
      </w:r>
      <w:r w:rsidRPr="006F39D9">
        <w:rPr>
          <w:sz w:val="16"/>
          <w:szCs w:val="16"/>
        </w:rPr>
        <w:tab/>
        <w:t>“It would be important for me to receive the results of my eye assessment on the day”</w:t>
      </w:r>
      <w:r w:rsidRPr="006F39D9">
        <w:rPr>
          <w:sz w:val="16"/>
          <w:szCs w:val="16"/>
        </w:rPr>
        <w:tab/>
      </w:r>
    </w:p>
    <w:p w14:paraId="1CFE264F" w14:textId="030204F0" w:rsidR="001C2765" w:rsidRPr="006F39D9" w:rsidRDefault="006F39D9" w:rsidP="006F39D9">
      <w:pPr>
        <w:pStyle w:val="Caption"/>
        <w:spacing w:after="0"/>
        <w:rPr>
          <w:sz w:val="16"/>
          <w:szCs w:val="16"/>
        </w:rPr>
      </w:pPr>
      <w:r w:rsidRPr="006F39D9">
        <w:rPr>
          <w:sz w:val="16"/>
          <w:szCs w:val="16"/>
        </w:rPr>
        <w:t>Q24_4_a:</w:t>
      </w:r>
      <w:r w:rsidRPr="006F39D9">
        <w:rPr>
          <w:sz w:val="16"/>
          <w:szCs w:val="16"/>
        </w:rPr>
        <w:tab/>
        <w:t>“I would be happy to receive results from my eye assessment via a text message or email rather than in a letter”</w:t>
      </w:r>
    </w:p>
    <w:p w14:paraId="26063093" w14:textId="411FF699" w:rsidR="00E22996" w:rsidRPr="001C2765" w:rsidRDefault="00E22996" w:rsidP="00465B8A">
      <w:pPr>
        <w:pStyle w:val="Heading2"/>
      </w:pPr>
      <w:bookmarkStart w:id="12" w:name="_Toc198562411"/>
      <w:r w:rsidRPr="001C2765">
        <w:lastRenderedPageBreak/>
        <w:t xml:space="preserve">Table </w:t>
      </w:r>
      <w:r w:rsidR="0062140F">
        <w:t>S7</w:t>
      </w:r>
      <w:r w:rsidRPr="001C2765">
        <w:t xml:space="preserve">: Multivariable Linear regression results </w:t>
      </w:r>
      <w:r w:rsidR="00370307">
        <w:t>among</w:t>
      </w:r>
      <w:r w:rsidRPr="001C2765">
        <w:t xml:space="preserve"> health app </w:t>
      </w:r>
      <w:r w:rsidRPr="001C2765">
        <w:rPr>
          <w:rStyle w:val="Heading2Char"/>
        </w:rPr>
        <w:t>users</w:t>
      </w:r>
      <w:r w:rsidRPr="001C2765">
        <w:t xml:space="preserve"> (</w:t>
      </w:r>
      <w:r w:rsidR="008A43E6" w:rsidRPr="001C2765">
        <w:rPr>
          <w:rStyle w:val="normaltextrun"/>
        </w:rPr>
        <w:t>health care practitioners</w:t>
      </w:r>
      <w:r w:rsidRPr="001C2765">
        <w:t>)</w:t>
      </w:r>
      <w:bookmarkEnd w:id="12"/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1980"/>
        <w:gridCol w:w="1134"/>
        <w:gridCol w:w="850"/>
        <w:gridCol w:w="1057"/>
        <w:gridCol w:w="786"/>
        <w:gridCol w:w="992"/>
        <w:gridCol w:w="851"/>
        <w:gridCol w:w="1124"/>
        <w:gridCol w:w="719"/>
        <w:gridCol w:w="1253"/>
        <w:gridCol w:w="731"/>
        <w:gridCol w:w="1214"/>
        <w:gridCol w:w="771"/>
        <w:gridCol w:w="1134"/>
        <w:gridCol w:w="792"/>
      </w:tblGrid>
      <w:tr w:rsidR="00467655" w:rsidRPr="00467655" w14:paraId="7D58DBE2" w14:textId="77777777" w:rsidTr="00491A59">
        <w:trPr>
          <w:trHeight w:val="290"/>
        </w:trPr>
        <w:tc>
          <w:tcPr>
            <w:tcW w:w="15388" w:type="dxa"/>
            <w:gridSpan w:val="15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A5D6E2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Differences in scores compared to base group (95% confidence interval) </w:t>
            </w:r>
          </w:p>
        </w:tc>
      </w:tr>
      <w:tr w:rsidR="00374BA7" w:rsidRPr="00467655" w14:paraId="66C858CD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4F872FF" w14:textId="77777777" w:rsidR="00467655" w:rsidRPr="001C2765" w:rsidRDefault="00467655" w:rsidP="00467655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Characteristic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A60914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General scor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5B144A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CA4876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Efficiency score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EEC2DA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59F227A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Data security score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4FA638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4C84D1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rust score</w:t>
            </w:r>
          </w:p>
        </w:tc>
        <w:tc>
          <w:tcPr>
            <w:tcW w:w="7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343380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4C99DB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Workforce (+) score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5B362D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2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DE3E6A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Workforce (-) score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B15CF45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EBD621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creening experience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269900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</w:tr>
      <w:tr w:rsidR="00491A59" w:rsidRPr="00467655" w14:paraId="662BD865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F03AA02" w14:textId="77777777" w:rsidR="00467655" w:rsidRPr="001C2765" w:rsidRDefault="00467655" w:rsidP="00467655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Site  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BA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9DDA0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4C22D7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55F4E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4A2471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8E4E7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E660B65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CFF07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347F53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973AD5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6B9074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57F53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0665BE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E167F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F5F4D7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374BA7" w:rsidRPr="00467655" w14:paraId="35391814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B1998CC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proofErr w:type="gramStart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rth East</w:t>
            </w:r>
            <w:proofErr w:type="gramEnd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Lond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96D2EEA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  <w:p w14:paraId="6007987C" w14:textId="08FAD294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0,0.38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E71A6B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1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5C50105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2</w:t>
            </w:r>
          </w:p>
          <w:p w14:paraId="09166466" w14:textId="1084E800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6,0.70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B16585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D5F2705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32</w:t>
            </w:r>
          </w:p>
          <w:p w14:paraId="634735A0" w14:textId="78CC36CC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71,0.0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DE1344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0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E06572D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6</w:t>
            </w:r>
          </w:p>
          <w:p w14:paraId="039FA359" w14:textId="75475EA2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1,0.53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E4A441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9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7E1FD05" w14:textId="77777777" w:rsidR="00ED31FC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7</w:t>
            </w:r>
          </w:p>
          <w:p w14:paraId="2223912F" w14:textId="3D7F4E0C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1,0.55)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9857597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8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09605D4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5</w:t>
            </w:r>
          </w:p>
          <w:p w14:paraId="1FFD0091" w14:textId="27E2BDBF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61,0.30)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80B84E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5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9A47A16" w14:textId="77777777" w:rsidR="00491A59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5</w:t>
            </w:r>
          </w:p>
          <w:p w14:paraId="7CF77885" w14:textId="2AC383D0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2,0.42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CD7934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78</w:t>
            </w:r>
          </w:p>
        </w:tc>
      </w:tr>
      <w:tr w:rsidR="00491A59" w:rsidRPr="00467655" w14:paraId="16801516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A5D8D95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proofErr w:type="gramStart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outh East</w:t>
            </w:r>
            <w:proofErr w:type="gramEnd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Lond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348B31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29</w:t>
            </w:r>
          </w:p>
          <w:p w14:paraId="220D7090" w14:textId="0CAD94DD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68,0.10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8A3F935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4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87AD92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4</w:t>
            </w:r>
          </w:p>
          <w:p w14:paraId="459C6F99" w14:textId="01C4FF6D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0,0.57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D72187A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D4211E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42</w:t>
            </w:r>
          </w:p>
          <w:p w14:paraId="3D21B645" w14:textId="5668CED8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87,0.0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15A468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879AAA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6</w:t>
            </w:r>
          </w:p>
          <w:p w14:paraId="0F4FFA71" w14:textId="644B2998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9,0.36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A47754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7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88C4B8" w14:textId="77777777" w:rsidR="00ED31FC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1</w:t>
            </w:r>
          </w:p>
          <w:p w14:paraId="726AEF6B" w14:textId="13B4A0C8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3,0.55)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B6FD8C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2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0179DA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35</w:t>
            </w:r>
          </w:p>
          <w:p w14:paraId="5CDC1C57" w14:textId="566A6DC1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87,0.17)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3380B7A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6AF2D1" w14:textId="77777777" w:rsidR="00491A59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2</w:t>
            </w:r>
          </w:p>
          <w:p w14:paraId="181D00F1" w14:textId="25EC6853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54,0.30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BB9EB2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8</w:t>
            </w:r>
          </w:p>
        </w:tc>
      </w:tr>
      <w:tr w:rsidR="00374BA7" w:rsidRPr="00467655" w14:paraId="5E14880C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AB5AA82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Glouceste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A63C778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6</w:t>
            </w:r>
          </w:p>
          <w:p w14:paraId="365B1BF0" w14:textId="4CCCDDBF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1,0.52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04B907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0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E120BAE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9</w:t>
            </w:r>
          </w:p>
          <w:p w14:paraId="4DF1191D" w14:textId="591AA3FD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3,0.50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55D541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6DEEE76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28</w:t>
            </w:r>
          </w:p>
          <w:p w14:paraId="5870A98F" w14:textId="1E073DEA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70,0.14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525C8A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9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60AA195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6</w:t>
            </w:r>
          </w:p>
          <w:p w14:paraId="458FE2F2" w14:textId="17453B8F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5,0.56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C0238F4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D14FA64" w14:textId="77777777" w:rsidR="00ED31FC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5</w:t>
            </w:r>
          </w:p>
          <w:p w14:paraId="3C4FB6B7" w14:textId="00EF72D5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3,0.86)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9216EA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6CCBD33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  <w:p w14:paraId="729F1D9C" w14:textId="6FAC79E2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5,0.53)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D3FF02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74420EF" w14:textId="77777777" w:rsidR="00491A59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4</w:t>
            </w:r>
          </w:p>
          <w:p w14:paraId="78ED7D41" w14:textId="16F244BF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6,0.54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9EB2C6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9</w:t>
            </w:r>
          </w:p>
        </w:tc>
      </w:tr>
      <w:tr w:rsidR="00491A59" w:rsidRPr="00467655" w14:paraId="0AD0E996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4B41983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ynesid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713D2C3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6</w:t>
            </w:r>
          </w:p>
          <w:p w14:paraId="1C4398AC" w14:textId="10E833B1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9,0.72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844CF6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6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77BA8EA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0</w:t>
            </w:r>
          </w:p>
          <w:p w14:paraId="32D5A937" w14:textId="45570C32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2,0.92)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C9740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548EFD1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54</w:t>
            </w:r>
          </w:p>
          <w:p w14:paraId="50760517" w14:textId="016EDE0B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1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7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2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AAE328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810246B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2</w:t>
            </w:r>
          </w:p>
          <w:p w14:paraId="67D613FA" w14:textId="70E5B9A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8,0.92)</w:t>
            </w:r>
          </w:p>
        </w:tc>
        <w:tc>
          <w:tcPr>
            <w:tcW w:w="7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AC945F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0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231668A" w14:textId="77777777" w:rsidR="00ED31FC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1</w:t>
            </w:r>
          </w:p>
          <w:p w14:paraId="368E275E" w14:textId="28D6C431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10,1.13)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68906B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21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EB5055F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7</w:t>
            </w:r>
          </w:p>
          <w:p w14:paraId="51D230A1" w14:textId="37832F29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78,0.45)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7A06E27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AEA0B57" w14:textId="77777777" w:rsidR="00491A59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2</w:t>
            </w:r>
          </w:p>
          <w:p w14:paraId="30AE8398" w14:textId="3BB070F4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52,0.48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1FB254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3</w:t>
            </w:r>
          </w:p>
        </w:tc>
      </w:tr>
      <w:tr w:rsidR="00374BA7" w:rsidRPr="00467655" w14:paraId="05534A32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B9DD119" w14:textId="77777777" w:rsidR="00467655" w:rsidRPr="001C2765" w:rsidRDefault="00467655" w:rsidP="004676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Age group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≥ 50 to &lt; 60 yea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06B690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3A7F25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D08456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15A4B05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FFCBBC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DBDC87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4C170D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C1418D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A08E2CA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1F149B5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0A574E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6838F9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027CE5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2230A6A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491A59" w:rsidRPr="00467655" w14:paraId="3F3E5922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75210CA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&lt; 30 yea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2619E1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0</w:t>
            </w:r>
          </w:p>
          <w:p w14:paraId="525B112A" w14:textId="0E8944EE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1,0.81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AAE54C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5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E366D7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</w:t>
            </w:r>
          </w:p>
          <w:p w14:paraId="5CF7D619" w14:textId="1E0BEF2E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2,0.90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ADD5B9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8C103B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5</w:t>
            </w:r>
          </w:p>
          <w:p w14:paraId="090EA564" w14:textId="2A24D1A9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1,0.8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1EBAD65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3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1679EE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2</w:t>
            </w:r>
          </w:p>
          <w:p w14:paraId="1967BAC9" w14:textId="5E51F450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2,0.67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B75623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2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EFEB88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0</w:t>
            </w:r>
          </w:p>
          <w:p w14:paraId="2146F1B1" w14:textId="233CD624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6,0.65)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9B2CED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0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F90587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2</w:t>
            </w:r>
          </w:p>
          <w:p w14:paraId="1BB70400" w14:textId="419BE04F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67,0.42)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721364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54B2DB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  <w:p w14:paraId="302D6B63" w14:textId="6A792386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1,0.47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97D840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0</w:t>
            </w:r>
          </w:p>
        </w:tc>
      </w:tr>
      <w:tr w:rsidR="00374BA7" w:rsidRPr="00467655" w14:paraId="09C2EBCC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5EE325C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30 to &lt; 40 yea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52EAAB8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3</w:t>
            </w:r>
          </w:p>
          <w:p w14:paraId="2E0ED86D" w14:textId="27BBA82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8,0.45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A91A1B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1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56227E6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1</w:t>
            </w:r>
          </w:p>
          <w:p w14:paraId="0FF6CF31" w14:textId="10ED299D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5,0.47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A77442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93F399F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9</w:t>
            </w:r>
          </w:p>
          <w:p w14:paraId="1C7D3161" w14:textId="555782BC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8,0.45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9DC211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4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CFD36AB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8</w:t>
            </w:r>
          </w:p>
          <w:p w14:paraId="5CEE5ACD" w14:textId="3E506345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3,0.27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F1E567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5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180A9E7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6</w:t>
            </w:r>
          </w:p>
          <w:p w14:paraId="09E72371" w14:textId="622BB30B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2,0.30)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347593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4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C1F9D4D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0</w:t>
            </w:r>
          </w:p>
          <w:p w14:paraId="6336E23B" w14:textId="5355C2D1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53,0.33)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B91DB4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EAE53D7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3</w:t>
            </w:r>
          </w:p>
          <w:p w14:paraId="3597496E" w14:textId="005E59F9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8,0.21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7E8D1B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5</w:t>
            </w:r>
          </w:p>
        </w:tc>
      </w:tr>
      <w:tr w:rsidR="00491A59" w:rsidRPr="00467655" w14:paraId="1A8C530F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5DCA410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40 to &lt; 50 yea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39B0C0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1</w:t>
            </w:r>
          </w:p>
          <w:p w14:paraId="4C8EC112" w14:textId="4A584AC8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0,0.51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B919F6A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8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AE55A2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  <w:p w14:paraId="3C9D711C" w14:textId="51A1A7C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3,0.35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F09239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06C2DD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8</w:t>
            </w:r>
          </w:p>
          <w:p w14:paraId="1CA6A787" w14:textId="29923BA4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3,0.73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075B9E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56A67E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3</w:t>
            </w:r>
          </w:p>
          <w:p w14:paraId="7F691D1E" w14:textId="0927077B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7,0.20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E8EF81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3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ADFDBB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2</w:t>
            </w:r>
          </w:p>
          <w:p w14:paraId="4DCF7ADE" w14:textId="0002D4E5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6,0.23)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BA976A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1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36AA1F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6</w:t>
            </w:r>
          </w:p>
          <w:p w14:paraId="1F38F27B" w14:textId="03E2507E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5,0.77)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6BB130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FDC158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  <w:p w14:paraId="31D6C6AB" w14:textId="40D3234B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1,0.36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7906C0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8</w:t>
            </w:r>
          </w:p>
        </w:tc>
      </w:tr>
      <w:tr w:rsidR="00374BA7" w:rsidRPr="00467655" w14:paraId="692B62FC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45B211F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60+ year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165590F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8</w:t>
            </w:r>
          </w:p>
          <w:p w14:paraId="07125E5C" w14:textId="183E844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20,0.97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6BA9675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3.06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CE8CAC2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2</w:t>
            </w:r>
          </w:p>
          <w:p w14:paraId="1F2AF8B2" w14:textId="5818079C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2,0.76)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E93979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CFC8F2B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0</w:t>
            </w:r>
          </w:p>
          <w:p w14:paraId="0F2C1870" w14:textId="206E92A5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54,0.34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9B22F3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5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0BDF7655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4</w:t>
            </w:r>
          </w:p>
          <w:p w14:paraId="33CA4977" w14:textId="79C168D4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9,0.76)</w:t>
            </w:r>
          </w:p>
        </w:tc>
        <w:tc>
          <w:tcPr>
            <w:tcW w:w="7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271371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2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44C43EF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8</w:t>
            </w:r>
          </w:p>
          <w:p w14:paraId="7C5A6309" w14:textId="38EBACAD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5,0.62)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29644C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1</w:t>
            </w:r>
          </w:p>
        </w:tc>
        <w:tc>
          <w:tcPr>
            <w:tcW w:w="12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F5D6F04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7</w:t>
            </w:r>
          </w:p>
          <w:p w14:paraId="49D997E1" w14:textId="78293183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5,1.09)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BA469C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1E948BC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4</w:t>
            </w:r>
          </w:p>
          <w:p w14:paraId="2D7BE039" w14:textId="67EF49A6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8,0.76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455C32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2</w:t>
            </w:r>
          </w:p>
        </w:tc>
      </w:tr>
      <w:tr w:rsidR="00491A59" w:rsidRPr="00467655" w14:paraId="7A36349F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0815EE0" w14:textId="77777777" w:rsidR="00467655" w:rsidRPr="001C2765" w:rsidRDefault="00467655" w:rsidP="004676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ex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mal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217E7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5FE1CF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AAC365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216B6F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76AB5A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F98724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66400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BB23137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16F66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1F89FB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1433C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414372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93F056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477FD1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374BA7" w:rsidRPr="00467655" w14:paraId="349026F3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C8DB7F8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Femal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B05B2EF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28</w:t>
            </w:r>
          </w:p>
          <w:p w14:paraId="33D7507A" w14:textId="18164FF2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52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3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63738A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5674C14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33</w:t>
            </w:r>
          </w:p>
          <w:p w14:paraId="6F863550" w14:textId="79B73B35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60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5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AB8308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93E6E39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21</w:t>
            </w:r>
          </w:p>
          <w:p w14:paraId="572B800A" w14:textId="100D4C8D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8,0.0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ADBF246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5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F5ED82F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26</w:t>
            </w:r>
          </w:p>
          <w:p w14:paraId="22EA3DD3" w14:textId="16CB4691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53,0.01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F528BB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D931D83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29</w:t>
            </w:r>
          </w:p>
          <w:p w14:paraId="6CC5B614" w14:textId="3CD6F573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56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1)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7E7009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C4A66AD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38</w:t>
            </w:r>
          </w:p>
          <w:p w14:paraId="740FA834" w14:textId="1E78D32F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71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5)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7B4C80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26563ED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21</w:t>
            </w:r>
          </w:p>
          <w:p w14:paraId="0D69A49C" w14:textId="4D982F8F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8,0.06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8DCAAC6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2</w:t>
            </w:r>
          </w:p>
        </w:tc>
      </w:tr>
      <w:tr w:rsidR="00491A59" w:rsidRPr="00467655" w14:paraId="368814BB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9331AE3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Prefer not to say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C0A50EC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1.06</w:t>
            </w:r>
          </w:p>
          <w:p w14:paraId="589B2B70" w14:textId="14AE4143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2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6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6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3DE51A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BB30758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1.45</w:t>
            </w:r>
          </w:p>
          <w:p w14:paraId="12EEADEA" w14:textId="66DE5D6D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2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58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1)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992995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E888A06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1.02</w:t>
            </w:r>
          </w:p>
          <w:p w14:paraId="381256D5" w14:textId="1B1778F8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2.16,0.13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299FF3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8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F5D464B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1.34</w:t>
            </w:r>
          </w:p>
          <w:p w14:paraId="58E1F3DE" w14:textId="44983CB2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2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44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4)</w:t>
            </w:r>
          </w:p>
        </w:tc>
        <w:tc>
          <w:tcPr>
            <w:tcW w:w="7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F557FA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D3402DF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63</w:t>
            </w:r>
          </w:p>
          <w:p w14:paraId="3E0E70F3" w14:textId="2FDFF12C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1.76,0.50)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B0FE0E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7</w:t>
            </w:r>
          </w:p>
        </w:tc>
        <w:tc>
          <w:tcPr>
            <w:tcW w:w="121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48A95F0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3</w:t>
            </w:r>
          </w:p>
          <w:p w14:paraId="3B3515AE" w14:textId="6D51C1F4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1.48,1.21)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E8D7A6A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7B46E23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1.02</w:t>
            </w:r>
          </w:p>
          <w:p w14:paraId="149E3C48" w14:textId="66B77946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2.12,0.07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57B4EB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7</w:t>
            </w:r>
          </w:p>
        </w:tc>
      </w:tr>
      <w:tr w:rsidR="00374BA7" w:rsidRPr="00467655" w14:paraId="005ECDA4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D9017A3" w14:textId="77777777" w:rsidR="00467655" w:rsidRPr="001C2765" w:rsidRDefault="00467655" w:rsidP="004676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Ethnicity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Base: Whit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BE7898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C94CF0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3D7DD9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B5DE39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BF02477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6B3CD9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AE1C91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2ECE8B4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5A7F756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7C8960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5315BA4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195AA8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5BAB72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7115E6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491A59" w:rsidRPr="00467655" w14:paraId="46BADB31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003BF9B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lack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A28E8D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5</w:t>
            </w:r>
          </w:p>
          <w:p w14:paraId="3ADA6B89" w14:textId="32CF66AB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86,0.56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85C40E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8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109D20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2</w:t>
            </w:r>
          </w:p>
          <w:p w14:paraId="3632F1D4" w14:textId="1E2DB8A0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9,1.13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B741AE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CA92BC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62</w:t>
            </w:r>
          </w:p>
          <w:p w14:paraId="10399F76" w14:textId="0723F069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1.43,0.2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DA72F8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4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6D24FB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1</w:t>
            </w:r>
          </w:p>
          <w:p w14:paraId="61D7610D" w14:textId="585E659D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79,0.78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EB3181A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8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10BDA3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3</w:t>
            </w:r>
          </w:p>
          <w:p w14:paraId="57B051E5" w14:textId="0F5EEF58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7,1.44)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2429DBA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2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79906C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6</w:t>
            </w:r>
          </w:p>
          <w:p w14:paraId="70A9B2BF" w14:textId="03A71266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80,1.12)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93B42D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8156A2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6</w:t>
            </w:r>
          </w:p>
          <w:p w14:paraId="3180433E" w14:textId="4FF20A48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62,0.94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0A07525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9</w:t>
            </w:r>
          </w:p>
        </w:tc>
      </w:tr>
      <w:tr w:rsidR="00374BA7" w:rsidRPr="00467655" w14:paraId="7ACA709C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977BCF9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Asia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B905166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54</w:t>
            </w:r>
          </w:p>
          <w:p w14:paraId="51994B96" w14:textId="4C43AEA8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89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0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0F59D0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98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AB40674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42</w:t>
            </w:r>
          </w:p>
          <w:p w14:paraId="6994C4DE" w14:textId="2768CE03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81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3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B51578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0161E84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63</w:t>
            </w:r>
          </w:p>
          <w:p w14:paraId="4A96F9E2" w14:textId="5E6BFEAD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1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2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4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CFD1CE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68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7ED6FDE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72</w:t>
            </w:r>
          </w:p>
          <w:p w14:paraId="354AC6E6" w14:textId="4E308F11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1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0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4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0BD3E7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93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4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51BABE2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33</w:t>
            </w:r>
          </w:p>
          <w:p w14:paraId="471358EA" w14:textId="4547F8AC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72,0.06)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C46ED7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9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4582F3A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55</w:t>
            </w:r>
          </w:p>
          <w:p w14:paraId="58119E23" w14:textId="41A65002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1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1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8)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6EC9ABA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C5298D0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41</w:t>
            </w:r>
          </w:p>
          <w:p w14:paraId="2DF8AEA2" w14:textId="63E53C99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79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4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850474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</w:tr>
      <w:tr w:rsidR="00491A59" w:rsidRPr="00467655" w14:paraId="60C2BC54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34F155F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Mixed / other / prefer not to say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3C35102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5</w:t>
            </w:r>
          </w:p>
          <w:p w14:paraId="4BF3AB5D" w14:textId="4A8FA53F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2,0.87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E01DE0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01A8171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2</w:t>
            </w:r>
          </w:p>
          <w:p w14:paraId="08B0C609" w14:textId="67688746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6,0.70)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0A9FFE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B48E50B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  <w:p w14:paraId="14CB9A23" w14:textId="1B9DAED5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5,0.52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1E4FA4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9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9C78DAA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8</w:t>
            </w:r>
          </w:p>
          <w:p w14:paraId="286302D3" w14:textId="2AE978AF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9,0.84)</w:t>
            </w:r>
          </w:p>
        </w:tc>
        <w:tc>
          <w:tcPr>
            <w:tcW w:w="7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9702646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1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2F1E331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0</w:t>
            </w:r>
          </w:p>
          <w:p w14:paraId="5E795286" w14:textId="419DEF4B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8,0.68)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F5FCBB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1</w:t>
            </w:r>
          </w:p>
        </w:tc>
        <w:tc>
          <w:tcPr>
            <w:tcW w:w="121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39AE870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3</w:t>
            </w:r>
          </w:p>
          <w:p w14:paraId="491676E1" w14:textId="66187705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59,0.54)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DDB8275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CDAF179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1</w:t>
            </w:r>
          </w:p>
          <w:p w14:paraId="6928B1D8" w14:textId="4658845E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5,0.68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93BA8A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7</w:t>
            </w:r>
          </w:p>
        </w:tc>
      </w:tr>
      <w:tr w:rsidR="00374BA7" w:rsidRPr="00467655" w14:paraId="5B3BC31F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9BFC74C" w14:textId="77777777" w:rsidR="00467655" w:rsidRPr="001C2765" w:rsidRDefault="00467655" w:rsidP="004676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ownsend score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≥ -0.</w:t>
            </w:r>
            <w:proofErr w:type="gramStart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5  to</w:t>
            </w:r>
            <w:proofErr w:type="gramEnd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&lt; 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D4D6DD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E7C035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699BEF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34085D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D5C5197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9B2F3B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13B54A6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C2B102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B16F284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A62BB86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8C0CA0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713AA9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8851FE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624C23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491A59" w:rsidRPr="00467655" w14:paraId="463F0A40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EB961DE" w14:textId="5EE6A6E9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&lt;-2</w:t>
            </w:r>
            <w:r w:rsidR="00C67CEF"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least deprived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1A3CDC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2</w:t>
            </w:r>
          </w:p>
          <w:p w14:paraId="48EC40D0" w14:textId="77077B83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6,0.31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A7F4A2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0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FFB890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3</w:t>
            </w:r>
          </w:p>
          <w:p w14:paraId="704B69F1" w14:textId="03E48CF1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5,0.50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82C24D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F7B436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1</w:t>
            </w:r>
          </w:p>
          <w:p w14:paraId="708ECB62" w14:textId="06878B4D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9,0.28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11D690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9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0B2E82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9</w:t>
            </w:r>
          </w:p>
          <w:p w14:paraId="5053509D" w14:textId="5792A685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6,0.28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74888C7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5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B38836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7</w:t>
            </w:r>
          </w:p>
          <w:p w14:paraId="24B409CB" w14:textId="74A5AB8F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0,0.55)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9E87FD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7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5ABFEA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50</w:t>
            </w:r>
          </w:p>
          <w:p w14:paraId="577E60A8" w14:textId="78D3E08F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96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5)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64EF44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48CBD6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7</w:t>
            </w:r>
          </w:p>
          <w:p w14:paraId="3DFE5389" w14:textId="066E9B4F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4,0.29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0D77F64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9</w:t>
            </w:r>
          </w:p>
        </w:tc>
      </w:tr>
      <w:tr w:rsidR="00374BA7" w:rsidRPr="00467655" w14:paraId="10716645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B791ACE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-2 to &lt;-0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E71B44A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22</w:t>
            </w:r>
          </w:p>
          <w:p w14:paraId="70063DB4" w14:textId="0A9DAFE6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54,0.11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A7A1FB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9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BE64589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25</w:t>
            </w:r>
          </w:p>
          <w:p w14:paraId="7A20B7E0" w14:textId="7A58634C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62,0.11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43B163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D03EA32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0</w:t>
            </w:r>
          </w:p>
          <w:p w14:paraId="79D12AC0" w14:textId="71C927AC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7,0.2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8620CF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9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D20E8C0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45</w:t>
            </w:r>
          </w:p>
          <w:p w14:paraId="149884CD" w14:textId="3804042C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81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9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A2B65D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8F8BE95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26</w:t>
            </w:r>
          </w:p>
          <w:p w14:paraId="2DEFD4BC" w14:textId="0C7D2B74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63,0.11)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4C0F707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6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C2C7D37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44</w:t>
            </w:r>
          </w:p>
          <w:p w14:paraId="59D1B35D" w14:textId="7B81587C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88,0.00)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CDADF3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A8CCCB2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  <w:p w14:paraId="53B2E294" w14:textId="08297C28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2,0.40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0AB232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2</w:t>
            </w:r>
          </w:p>
        </w:tc>
      </w:tr>
      <w:tr w:rsidR="00491A59" w:rsidRPr="00467655" w14:paraId="751AC1D8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96D0E46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2 to &lt;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A4E35E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2</w:t>
            </w:r>
          </w:p>
          <w:p w14:paraId="17C98FE3" w14:textId="4B1E5B64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6,0.23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AA1C5F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0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D2D11B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29</w:t>
            </w:r>
          </w:p>
          <w:p w14:paraId="1B35628A" w14:textId="3C06540A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68,0.10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A1203A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2DC2DD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5</w:t>
            </w:r>
          </w:p>
          <w:p w14:paraId="5021F381" w14:textId="2A3C4B9E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4,0.35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18788A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1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7CE847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34</w:t>
            </w:r>
          </w:p>
          <w:p w14:paraId="07928B59" w14:textId="428DBC48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72,0.04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BF8818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08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EA0663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1</w:t>
            </w:r>
          </w:p>
          <w:p w14:paraId="278E6B6B" w14:textId="39B431DF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50,0.28)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DBBAB0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8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FE0F64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7</w:t>
            </w:r>
          </w:p>
          <w:p w14:paraId="439C3BFA" w14:textId="41CC7DAC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63,0.29)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BB5ADE6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044903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1</w:t>
            </w:r>
          </w:p>
          <w:p w14:paraId="63DD46B7" w14:textId="46958B0D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9,0.27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AEEC57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7</w:t>
            </w:r>
          </w:p>
        </w:tc>
      </w:tr>
      <w:tr w:rsidR="00374BA7" w:rsidRPr="00467655" w14:paraId="32857FBC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E8B6439" w14:textId="5BE204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4.0</w:t>
            </w:r>
            <w:r w:rsidR="00C67CEF"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most deprived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5F84D43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7</w:t>
            </w:r>
          </w:p>
          <w:p w14:paraId="64908FC8" w14:textId="5EB37765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(-0.18,0.52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8E8EAE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0.35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0CB85EC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7</w:t>
            </w:r>
          </w:p>
          <w:p w14:paraId="3A87CA47" w14:textId="07ACF1F9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(-0.47,0.32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667C80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0.7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1429EB1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1</w:t>
            </w:r>
          </w:p>
          <w:p w14:paraId="5671A443" w14:textId="049989A8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(-0.41,0.39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0B7718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0.95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308A45B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4</w:t>
            </w:r>
          </w:p>
          <w:p w14:paraId="788A79E4" w14:textId="1CE7C8A2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(-0.53,0.24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3730EB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0.47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85B39C4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7</w:t>
            </w:r>
          </w:p>
          <w:p w14:paraId="2008A274" w14:textId="3D03DDA8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(-0.23,0.56)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64D0E7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0.40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E60A72F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2</w:t>
            </w:r>
          </w:p>
          <w:p w14:paraId="55319CC9" w14:textId="19A15C5A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(-0.49,0.45)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B58C0E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0.9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21320A8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0</w:t>
            </w:r>
          </w:p>
          <w:p w14:paraId="46EC6D3A" w14:textId="2971E962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(-0.48,0.28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7271CB7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0.61</w:t>
            </w:r>
          </w:p>
        </w:tc>
      </w:tr>
      <w:tr w:rsidR="00491A59" w:rsidRPr="00467655" w14:paraId="68E52498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6820E76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missing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8F382F2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9</w:t>
            </w:r>
          </w:p>
          <w:p w14:paraId="0671A36E" w14:textId="41B8C893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0,1.19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0976F47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3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A8BFD99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2</w:t>
            </w:r>
          </w:p>
          <w:p w14:paraId="5C94D919" w14:textId="6ADD6581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7,1.32)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55979E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A4FD5E4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  <w:p w14:paraId="64A6B3B6" w14:textId="43CEA9AB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87,0.95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A4945A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3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98D2FE0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3</w:t>
            </w:r>
          </w:p>
          <w:p w14:paraId="1802E1A8" w14:textId="7D95DEB1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6,1.80)</w:t>
            </w:r>
          </w:p>
        </w:tc>
        <w:tc>
          <w:tcPr>
            <w:tcW w:w="7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1979B6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EBAE037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0</w:t>
            </w:r>
          </w:p>
          <w:p w14:paraId="7031D984" w14:textId="3EC3F5D6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9,1.50)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3729D0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9</w:t>
            </w:r>
          </w:p>
        </w:tc>
        <w:tc>
          <w:tcPr>
            <w:tcW w:w="121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63E7558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20</w:t>
            </w:r>
          </w:p>
          <w:p w14:paraId="1EFE198A" w14:textId="3CFAA2A5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1.26,0.87)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526855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8E054B7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2</w:t>
            </w:r>
          </w:p>
          <w:p w14:paraId="01D756DF" w14:textId="02D88E86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55,1.18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D2C55D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8</w:t>
            </w:r>
          </w:p>
        </w:tc>
      </w:tr>
      <w:tr w:rsidR="00374BA7" w:rsidRPr="00467655" w14:paraId="0C898C9B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9B9BAC1" w14:textId="2D2D8ED7" w:rsidR="00467655" w:rsidRPr="001C2765" w:rsidRDefault="00467655" w:rsidP="004676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Role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Screener, grader, photographer</w:t>
            </w:r>
            <w:r w:rsidR="004E739B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or optometrist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53E484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1683857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6464C4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1EA18F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CCD74D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108D25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A797FA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223EFFA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7BA4BB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0F8B706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0925CD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9FF665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604E13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44169E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491A59" w:rsidRPr="00467655" w14:paraId="4DE12BD1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3E3D22E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Clinical Lead or management posit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8555BC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5</w:t>
            </w:r>
          </w:p>
          <w:p w14:paraId="2602E735" w14:textId="60F36C0F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3,0.54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86CB47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08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DFDF51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0</w:t>
            </w:r>
          </w:p>
          <w:p w14:paraId="5D534B3C" w14:textId="778CBA9C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3,0.52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F7A241F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2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682D40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7</w:t>
            </w:r>
          </w:p>
          <w:p w14:paraId="6BC8A59B" w14:textId="13CD84B1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9,0.2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B861E2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9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9CB07C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6</w:t>
            </w:r>
          </w:p>
          <w:p w14:paraId="3340695C" w14:textId="387293CB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5,0.48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916AD1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0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0B0EFB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7</w:t>
            </w:r>
          </w:p>
          <w:p w14:paraId="05FA12F6" w14:textId="62389723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5,0.69)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5B61A2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E52DF1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4</w:t>
            </w:r>
          </w:p>
          <w:p w14:paraId="1616C34F" w14:textId="5528B644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4,0.62)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24F5F75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B1FB0E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3</w:t>
            </w:r>
          </w:p>
          <w:p w14:paraId="3A0DAFFF" w14:textId="611EC680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8,0.54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A258EB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5</w:t>
            </w:r>
          </w:p>
        </w:tc>
      </w:tr>
      <w:tr w:rsidR="00374BA7" w:rsidRPr="00467655" w14:paraId="305B7D87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25ADE3F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enior screener /grade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558A152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2</w:t>
            </w:r>
          </w:p>
          <w:p w14:paraId="030CF141" w14:textId="173708C8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3,0.28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2900057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7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F55691A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6</w:t>
            </w:r>
          </w:p>
          <w:p w14:paraId="0969C627" w14:textId="63870EF3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0,0.28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9E387A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5F883E2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8</w:t>
            </w:r>
          </w:p>
          <w:p w14:paraId="68D8086D" w14:textId="0D9CDDE0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7,0.5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2C839F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1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27A4EF7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4</w:t>
            </w:r>
          </w:p>
          <w:p w14:paraId="166519BE" w14:textId="7C2B4170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7,0.29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F99536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2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9DB0159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9</w:t>
            </w:r>
          </w:p>
          <w:p w14:paraId="78219E43" w14:textId="334A70ED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5,0.53)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CC1563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6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032C924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2</w:t>
            </w:r>
          </w:p>
          <w:p w14:paraId="6016638F" w14:textId="142024DC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8,0.53)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5F6596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9AA415E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4</w:t>
            </w:r>
          </w:p>
          <w:p w14:paraId="66D00F24" w14:textId="6AF95121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9,0.47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6E1D2A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2</w:t>
            </w:r>
          </w:p>
        </w:tc>
      </w:tr>
      <w:tr w:rsidR="00491A59" w:rsidRPr="00467655" w14:paraId="0C5DE681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0EB7F9B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Administrator, fail safe officer, IT officer or othe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D84C254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2</w:t>
            </w:r>
          </w:p>
          <w:p w14:paraId="258B35CD" w14:textId="24319744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7,0.33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89BC0C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1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CC52E90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26</w:t>
            </w:r>
          </w:p>
          <w:p w14:paraId="3A4075AE" w14:textId="1AADE8B5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66,0.13)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5EF5BB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3C6DB95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0</w:t>
            </w:r>
          </w:p>
          <w:p w14:paraId="5A9D7A14" w14:textId="39E86711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9,0.70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66136D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3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E1C2E37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2</w:t>
            </w:r>
          </w:p>
          <w:p w14:paraId="3A82C82D" w14:textId="49341526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0,0.36)</w:t>
            </w:r>
          </w:p>
        </w:tc>
        <w:tc>
          <w:tcPr>
            <w:tcW w:w="7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64644E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2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3F730AE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5</w:t>
            </w:r>
          </w:p>
          <w:p w14:paraId="10CE5AF7" w14:textId="71CF9795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4,0.34)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78471A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1</w:t>
            </w:r>
          </w:p>
        </w:tc>
        <w:tc>
          <w:tcPr>
            <w:tcW w:w="121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FD6E7BE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5</w:t>
            </w:r>
          </w:p>
          <w:p w14:paraId="0F09B951" w14:textId="275B2CEA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2,0.62)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317062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DF9B6CF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3</w:t>
            </w:r>
          </w:p>
          <w:p w14:paraId="2553188D" w14:textId="139AA006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5,0.51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FE196AA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0</w:t>
            </w:r>
          </w:p>
        </w:tc>
      </w:tr>
      <w:tr w:rsidR="00374BA7" w:rsidRPr="00467655" w14:paraId="3E22FEAE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960A853" w14:textId="77777777" w:rsidR="00467655" w:rsidRPr="001C2765" w:rsidRDefault="00467655" w:rsidP="004676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Length in current role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Less than 5 yea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C263A3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19517F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FC453F7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9D5F54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02FC11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30F8BF6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67938D4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385FC66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630B7A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602A9B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F3654E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26335C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313A8D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4409F1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491A59" w:rsidRPr="00467655" w14:paraId="4A2C9600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F913931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5 to less than 10 yea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12FD67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  <w:p w14:paraId="614C00CA" w14:textId="091FD3F4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4,0.31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BC7261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9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AD34FE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9</w:t>
            </w:r>
          </w:p>
          <w:p w14:paraId="620E137B" w14:textId="539816BD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1,0.22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10E339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02EF98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4</w:t>
            </w:r>
          </w:p>
          <w:p w14:paraId="28DD325F" w14:textId="1EE2A5E4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6,0.2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8E2212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9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CB1B35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5</w:t>
            </w:r>
          </w:p>
          <w:p w14:paraId="261FC42B" w14:textId="4A25E4E6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5,0.26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BB57306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7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3BC983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5</w:t>
            </w:r>
          </w:p>
          <w:p w14:paraId="6B0A7901" w14:textId="7D135F4B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26,0.36)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BD114A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6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31F916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8</w:t>
            </w:r>
          </w:p>
          <w:p w14:paraId="6F12E751" w14:textId="228562F4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5,0.29)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34110A7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DCA1EF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6</w:t>
            </w:r>
          </w:p>
          <w:p w14:paraId="3228A4D2" w14:textId="5FE6F89E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6,0.14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C47D11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9</w:t>
            </w:r>
          </w:p>
        </w:tc>
      </w:tr>
      <w:tr w:rsidR="00374BA7" w:rsidRPr="00467655" w14:paraId="53A677F6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B835E82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0 years or mor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05C33AC1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26</w:t>
            </w:r>
          </w:p>
          <w:p w14:paraId="69CD7944" w14:textId="64901003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55,0.02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AB20FF4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07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62D5412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33</w:t>
            </w:r>
          </w:p>
          <w:p w14:paraId="6C1ACCD8" w14:textId="6BD6B010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65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1)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B31661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CD42E10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  <w:p w14:paraId="11256DB9" w14:textId="23AE9D45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31,0.34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3EF19FD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1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3E3390C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29</w:t>
            </w:r>
          </w:p>
          <w:p w14:paraId="66C4D932" w14:textId="4CDF76F3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61,0.02)</w:t>
            </w:r>
          </w:p>
        </w:tc>
        <w:tc>
          <w:tcPr>
            <w:tcW w:w="7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8CD4EA6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07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8E89B04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11</w:t>
            </w:r>
          </w:p>
          <w:p w14:paraId="674EF6F7" w14:textId="6FAE9DCC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3,0.21)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B65589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0</w:t>
            </w:r>
          </w:p>
        </w:tc>
        <w:tc>
          <w:tcPr>
            <w:tcW w:w="12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15F0138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39</w:t>
            </w:r>
          </w:p>
          <w:p w14:paraId="5A038FA9" w14:textId="022DC804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77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1)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5AB303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00780D4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34</w:t>
            </w:r>
          </w:p>
          <w:p w14:paraId="2364B3ED" w14:textId="3D3D342D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65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3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95742B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</w:tr>
      <w:tr w:rsidR="00491A59" w:rsidRPr="00467655" w14:paraId="01EC62B6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454F548" w14:textId="77777777" w:rsidR="00467655" w:rsidRPr="001C2765" w:rsidRDefault="00467655" w:rsidP="004676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echnology in daily life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5 or more applicati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5287A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B29CF0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F736F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003DD1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45D33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4C585D5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ABF87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868075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EF205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5B7EA2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9E46B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20A9F15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85DDF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6A137F4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374BA7" w:rsidRPr="00467655" w14:paraId="136CCC94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4939623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less than 5 application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56C9A3A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38</w:t>
            </w:r>
          </w:p>
          <w:p w14:paraId="0CF3BB80" w14:textId="2DB1B4AA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81,0.05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D6CCE8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8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5C628BA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65</w:t>
            </w:r>
          </w:p>
          <w:p w14:paraId="523AFCC2" w14:textId="33FEEC90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1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4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6)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BFF8CD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3D8F14E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3</w:t>
            </w:r>
          </w:p>
          <w:p w14:paraId="55CB29A9" w14:textId="72F81F62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04,1.02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E0A278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DE70EF9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45</w:t>
            </w:r>
          </w:p>
          <w:p w14:paraId="169AB4BE" w14:textId="2F1042FF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93,0.02)</w:t>
            </w:r>
          </w:p>
        </w:tc>
        <w:tc>
          <w:tcPr>
            <w:tcW w:w="7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814A315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6B9C6FE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74</w:t>
            </w:r>
          </w:p>
          <w:p w14:paraId="5AC13019" w14:textId="2E8F9E54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1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3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5)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05F164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2.86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2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E3E9A3F" w14:textId="77777777" w:rsidR="00ED31FC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7</w:t>
            </w:r>
          </w:p>
          <w:p w14:paraId="1AE5C064" w14:textId="478F445E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51,0.65)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B126AB5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F4223C9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  <w:p w14:paraId="0C948C4E" w14:textId="6AE6471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2,0.53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9D74B34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2</w:t>
            </w:r>
          </w:p>
        </w:tc>
      </w:tr>
      <w:tr w:rsidR="00491A59" w:rsidRPr="00467655" w14:paraId="7B845ED2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FF11691" w14:textId="77777777" w:rsidR="00467655" w:rsidRPr="001C2765" w:rsidRDefault="00467655" w:rsidP="004676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Trust in health-based results from used applications 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Sometim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FB997B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53BF799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96826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1163AE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DEAFA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60627B6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2E3CD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9E202F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9984F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28DF40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D6BE2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B48C3D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8CFBE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8A776C5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374BA7" w:rsidRPr="00467655" w14:paraId="6EE6A97C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03696C7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Unsure, never or rarely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81183DE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40</w:t>
            </w:r>
          </w:p>
          <w:p w14:paraId="694306C3" w14:textId="02656CF4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78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2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B67691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2699494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55</w:t>
            </w:r>
          </w:p>
          <w:p w14:paraId="59367F2D" w14:textId="2E154E4C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98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2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AB9BE9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6A1E0AC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03</w:t>
            </w:r>
          </w:p>
          <w:p w14:paraId="62D04C4A" w14:textId="24AE1D2C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47,0.41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C0B92A4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9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E7EAA1A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41</w:t>
            </w:r>
          </w:p>
          <w:p w14:paraId="13057CAA" w14:textId="4436343C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83,0.01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48C4C9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7813DBE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61</w:t>
            </w:r>
          </w:p>
          <w:p w14:paraId="2562231B" w14:textId="3013ED3E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1.</w:t>
            </w:r>
            <w:proofErr w:type="gramStart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5,-</w:t>
            </w:r>
            <w:proofErr w:type="gramEnd"/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8)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0E980C6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F1651BB" w14:textId="77777777" w:rsidR="00ED31FC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9</w:t>
            </w:r>
          </w:p>
          <w:p w14:paraId="58FE0E16" w14:textId="22B04365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3,0.90)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56F39E3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25F0AA2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0.30</w:t>
            </w:r>
          </w:p>
          <w:p w14:paraId="370C6F6A" w14:textId="4763952F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71,0.12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31B06F4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7</w:t>
            </w:r>
          </w:p>
        </w:tc>
      </w:tr>
      <w:tr w:rsidR="00491A59" w:rsidRPr="00467655" w14:paraId="7598D4CD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200FB27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Ofte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4B0FF4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1</w:t>
            </w:r>
          </w:p>
          <w:p w14:paraId="1AAFB973" w14:textId="22FC8A1C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16,0.65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26A1FAE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23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826D87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7</w:t>
            </w:r>
          </w:p>
          <w:p w14:paraId="1C4E4B2D" w14:textId="27759283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10,0.65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2A6C595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8.58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9EE7B3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5</w:t>
            </w:r>
          </w:p>
          <w:p w14:paraId="52F69C80" w14:textId="4B350F75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3,0.53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9DEBD4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8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1D6C71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8</w:t>
            </w:r>
          </w:p>
          <w:p w14:paraId="510F66E4" w14:textId="0C508C2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21,0.75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6EB117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5.51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4</w:t>
            </w: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5E7558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9</w:t>
            </w:r>
          </w:p>
          <w:p w14:paraId="1309FDDD" w14:textId="042A49D0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9,0.47)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15CD5E4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9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E59D48" w14:textId="77777777" w:rsidR="00ED31FC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6</w:t>
            </w:r>
          </w:p>
          <w:p w14:paraId="61862DB2" w14:textId="764A5D2E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13,0.79)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393E366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B802B6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2</w:t>
            </w:r>
          </w:p>
          <w:p w14:paraId="0B87AE47" w14:textId="2327CB89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15,0.69)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F3594C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2.20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</w:tr>
      <w:tr w:rsidR="00374BA7" w:rsidRPr="00467655" w14:paraId="224E080B" w14:textId="77777777" w:rsidTr="00374BA7">
        <w:trPr>
          <w:trHeight w:val="290"/>
        </w:trPr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328C645" w14:textId="77777777" w:rsidR="00467655" w:rsidRPr="001C2765" w:rsidRDefault="00467655" w:rsidP="00467655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Very often or alway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1FFC94C9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2</w:t>
            </w:r>
          </w:p>
          <w:p w14:paraId="4E4AFA0A" w14:textId="53AFF2A5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26,1.17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D673B96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2.08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69980B6A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2</w:t>
            </w:r>
          </w:p>
          <w:p w14:paraId="6C65ADD3" w14:textId="7AB0BEE3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20,1.23)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3CA6AA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6.44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9175E2D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8</w:t>
            </w:r>
          </w:p>
          <w:p w14:paraId="576AF511" w14:textId="642BA2F4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14,0.90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D4869F0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5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5225376D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1</w:t>
            </w:r>
          </w:p>
          <w:p w14:paraId="1E14F115" w14:textId="48D5EE56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70,1.71)</w:t>
            </w:r>
          </w:p>
        </w:tc>
        <w:tc>
          <w:tcPr>
            <w:tcW w:w="719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47184C1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2.58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6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3CC0777" w14:textId="77777777" w:rsidR="00687116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8</w:t>
            </w:r>
          </w:p>
          <w:p w14:paraId="31FE9696" w14:textId="73C8A76D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4,0.99)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EE3D45C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7</w:t>
            </w:r>
          </w:p>
        </w:tc>
        <w:tc>
          <w:tcPr>
            <w:tcW w:w="121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1318E7BF" w14:textId="77777777" w:rsidR="00ED31FC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4</w:t>
            </w:r>
          </w:p>
          <w:p w14:paraId="5556750F" w14:textId="0CCF9878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0.23,1.46)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0D59DA8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6.98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5F1E48FB" w14:textId="77777777" w:rsidR="00076A11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</w:t>
            </w:r>
          </w:p>
          <w:p w14:paraId="4E0E34BC" w14:textId="564CE5F2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(-0.06,0.93)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209F022" w14:textId="77777777" w:rsidR="00467655" w:rsidRPr="001C2765" w:rsidRDefault="00467655" w:rsidP="004676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9</w:t>
            </w:r>
          </w:p>
        </w:tc>
      </w:tr>
    </w:tbl>
    <w:p w14:paraId="74FAD015" w14:textId="77777777" w:rsidR="00417F78" w:rsidRDefault="00417F78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08D77765" w14:textId="59116830" w:rsidR="004E2F5F" w:rsidRPr="005F4453" w:rsidRDefault="004E2F5F" w:rsidP="00465B8A">
      <w:pPr>
        <w:pStyle w:val="Heading2"/>
        <w:rPr>
          <w:color w:val="000000"/>
          <w:shd w:val="clear" w:color="auto" w:fill="FFFFFF"/>
          <w14:textFill>
            <w14:solidFill>
              <w14:srgbClr w14:val="000000">
                <w14:lumMod w14:val="50000"/>
              </w14:srgbClr>
            </w14:solidFill>
          </w14:textFill>
        </w:rPr>
      </w:pPr>
      <w:bookmarkStart w:id="13" w:name="_Toc198562412"/>
      <w:r>
        <w:lastRenderedPageBreak/>
        <w:t xml:space="preserve">Table </w:t>
      </w:r>
      <w:r w:rsidR="0062140F">
        <w:t>S8</w:t>
      </w:r>
      <w:r>
        <w:t xml:space="preserve">: Multivariable Logistic regression results </w:t>
      </w:r>
      <w:r w:rsidR="00370307">
        <w:t>among</w:t>
      </w:r>
      <w:r>
        <w:t xml:space="preserve"> health app users</w:t>
      </w:r>
      <w:r w:rsidR="001025E4">
        <w:t xml:space="preserve"> </w:t>
      </w:r>
      <w:r w:rsidR="001C2765" w:rsidRPr="001C2765">
        <w:t>(health care practitioners</w:t>
      </w:r>
      <w:r>
        <w:t>)</w:t>
      </w:r>
      <w:bookmarkEnd w:id="13"/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4957"/>
        <w:gridCol w:w="1417"/>
        <w:gridCol w:w="992"/>
        <w:gridCol w:w="1560"/>
        <w:gridCol w:w="1134"/>
        <w:gridCol w:w="1559"/>
        <w:gridCol w:w="1276"/>
        <w:gridCol w:w="1531"/>
        <w:gridCol w:w="962"/>
      </w:tblGrid>
      <w:tr w:rsidR="00A341EB" w:rsidRPr="00A341EB" w14:paraId="490A0869" w14:textId="77777777" w:rsidTr="00A341EB">
        <w:trPr>
          <w:trHeight w:val="290"/>
        </w:trPr>
        <w:tc>
          <w:tcPr>
            <w:tcW w:w="15388" w:type="dxa"/>
            <w:gridSpan w:val="9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13C35E6C" w14:textId="64DE886A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Odds ratio for </w:t>
            </w:r>
            <w:r w:rsidR="00C523F3"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tand-alone</w:t>
            </w: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questions (95% confidence interval) [HCP]</w:t>
            </w:r>
          </w:p>
        </w:tc>
      </w:tr>
      <w:tr w:rsidR="00A341EB" w:rsidRPr="00A341EB" w14:paraId="01483B77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0F1804F" w14:textId="77777777" w:rsidR="00A341EB" w:rsidRPr="001C2765" w:rsidRDefault="00A341EB" w:rsidP="00A341E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Characteristic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BD41A3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2FE5658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24347CF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A26A1DF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71CC167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16_5_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5345AA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  <w:tc>
          <w:tcPr>
            <w:tcW w:w="15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048637B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Q18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C1373A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p-value</w:t>
            </w:r>
          </w:p>
        </w:tc>
      </w:tr>
      <w:tr w:rsidR="00A341EB" w:rsidRPr="00A341EB" w14:paraId="51643B0E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B1DF263" w14:textId="77777777" w:rsidR="00A341EB" w:rsidRPr="001C2765" w:rsidRDefault="00A341EB" w:rsidP="00A341E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ite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BAR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E8959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3C05837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0507F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D0EEA8A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48945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B6E9549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61CB49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EC0B17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A341EB" w:rsidRPr="00A341EB" w14:paraId="2E54248D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D3A5D5C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proofErr w:type="gramStart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North East</w:t>
            </w:r>
            <w:proofErr w:type="gramEnd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London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31C3AA9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5 (0.15,1.4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D032DA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DFA30D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 (0.10,1.9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2314AAD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80AB81E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6 (0.18,7.50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E465EF8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7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CB62489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40 (0.40,4.94)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2A490CE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0</w:t>
            </w:r>
          </w:p>
        </w:tc>
      </w:tr>
      <w:tr w:rsidR="00A341EB" w:rsidRPr="00A341EB" w14:paraId="25CF7492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D0AF67C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proofErr w:type="gramStart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outh East</w:t>
            </w:r>
            <w:proofErr w:type="gramEnd"/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London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9ED4E7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6.58 (1.16,37.3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05A847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98042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7 (0.19,4.9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1E3ED8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1B8DEA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93 (0.25,34.30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C1FFCE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3550C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3 (0.13,2.19)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267DE7F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8</w:t>
            </w:r>
          </w:p>
        </w:tc>
      </w:tr>
      <w:tr w:rsidR="00A341EB" w:rsidRPr="00A341EB" w14:paraId="198B7C04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2B7D4FD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Gloucester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172C07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55 (0.39,6.1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A4F0EF8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5FE033B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5 (0.03,0.7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CCECA2E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42F43D7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34 (0.21,8.4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44A762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7A2C6D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00 (0.41,9.87)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AB269A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9</w:t>
            </w:r>
          </w:p>
        </w:tc>
      </w:tr>
      <w:tr w:rsidR="00A341EB" w:rsidRPr="00A341EB" w14:paraId="7181B50A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7216B37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ynesid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81AD49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8 (0.28,5.91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85A031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03459C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7 (0.13,9.10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365D0E9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40C4068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7.08 (1.58,184.46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50F8D6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53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0AF9389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ABBCBAE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</w:tr>
      <w:tr w:rsidR="00A341EB" w:rsidRPr="00A341EB" w14:paraId="5158E58A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80B30E1" w14:textId="77777777" w:rsidR="00A341EB" w:rsidRPr="001C2765" w:rsidRDefault="00A341EB" w:rsidP="00A341E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Age group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 ≥ 50 to &lt; 60 year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05EDF1D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2A217ED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F7CC86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11FD49A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D2C0DF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E204D1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8394F9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9AEC8C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A341EB" w:rsidRPr="00A341EB" w14:paraId="4345E5B8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A6AACE8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&lt; 30 year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782EF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94 (0.44,8.5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2AE04F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01EFD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8.23 (2.48,134.1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A5A0E9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4.35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EDFB9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3 (0.01,1.12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3D98FB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6A703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9 (0.07,2.07)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A5FAB9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7</w:t>
            </w:r>
          </w:p>
        </w:tc>
      </w:tr>
      <w:tr w:rsidR="00A341EB" w:rsidRPr="00A341EB" w14:paraId="4C3EF6A4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B8A8A0D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30 to &lt; 40 year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CDEF62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41 (0.45,4.4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0952EE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635F2E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55 (0.63,10.3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EB408E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BC5FA88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1 (0.07,2.3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528F5DE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2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F6D23E8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6 (0.23,3.23)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907687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2</w:t>
            </w:r>
          </w:p>
        </w:tc>
      </w:tr>
      <w:tr w:rsidR="00A341EB" w:rsidRPr="00A341EB" w14:paraId="71C0CB26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688DCE1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40 to &lt; 50 year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8E5B68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3 (0.22,1.8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F55A369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6ACC1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47 (0.65,9.49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32432C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BC940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5 (0.10,3.02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3885A18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F4F40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5 (0.07,0.87)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041A76E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</w:tr>
      <w:tr w:rsidR="00A341EB" w:rsidRPr="00A341EB" w14:paraId="62A2EEE8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C3E66BF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60+ year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0F86B8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6 (0.15,2.06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540FD97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094D7FDF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2.23 (3.90,126.82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D2F44B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4.80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96BC48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9 (0.07,4.63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65F0A6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1</w:t>
            </w:r>
          </w:p>
        </w:tc>
        <w:tc>
          <w:tcPr>
            <w:tcW w:w="15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71E83A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1 (0.10,2.51)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8ACA78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0</w:t>
            </w:r>
          </w:p>
        </w:tc>
      </w:tr>
      <w:tr w:rsidR="00A341EB" w:rsidRPr="00A341EB" w14:paraId="20E66CE4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FB41B77" w14:textId="77777777" w:rsidR="00A341EB" w:rsidRPr="001C2765" w:rsidRDefault="00A341EB" w:rsidP="00A341E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ex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Mal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8E6E4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228C58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2D8C1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B63A72B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110D8A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E4136C8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DF73B9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567243F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A341EB" w:rsidRPr="00A341EB" w14:paraId="27782971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2EC1ECD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Femal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7666C3F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0 (0.34,1.8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F539B8F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5837B5E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5 (0.20,1.5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020846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A83AF7E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6 (0.31,5.0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8F0535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6B9C68E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7 (0.16,1.34)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0033E4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6</w:t>
            </w:r>
          </w:p>
        </w:tc>
      </w:tr>
      <w:tr w:rsidR="00A341EB" w:rsidRPr="00A341EB" w14:paraId="79D41C65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7DAA81F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Prefer not to say 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A707F7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1 (0.01,14.63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8D68F4F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A44A17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5F23A6D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8B84149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FAD779E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53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CD2CA08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1 (0.01,6.17)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D9D626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7</w:t>
            </w:r>
          </w:p>
        </w:tc>
      </w:tr>
      <w:tr w:rsidR="00A341EB" w:rsidRPr="00A341EB" w14:paraId="1F87689C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95243E1" w14:textId="77777777" w:rsidR="00A341EB" w:rsidRPr="001C2765" w:rsidRDefault="00A341EB" w:rsidP="00A341E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Ethnicity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Whit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402EBE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F1FC1BF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058A04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3092F6A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26CBFC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10575E8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989057F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8A4A62A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A341EB" w:rsidRPr="00A341EB" w14:paraId="319206F7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8C4E9DC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lack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4C77D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19D26B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E28D7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5 (0.04,26.69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259484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358B9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7.57 (1.18,261.8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F37D26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8EC20E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01 (0.12,34.57)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EB785BB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3</w:t>
            </w:r>
          </w:p>
        </w:tc>
      </w:tr>
      <w:tr w:rsidR="00A341EB" w:rsidRPr="00A341EB" w14:paraId="03893CA0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A21F5C4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Asian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3DE3759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92 (0.57,6.5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EFE0E5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3785A7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6 (0.03,0.8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B32AE8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25DD56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60 (0.43,15.68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4D05C8F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0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87B9DC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9 (0.37,4.51)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960041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9</w:t>
            </w:r>
          </w:p>
        </w:tc>
      </w:tr>
      <w:tr w:rsidR="00A341EB" w:rsidRPr="00A341EB" w14:paraId="090C0E90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2E772EF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Mixed/other/prefer not to sa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431062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0.23,4.43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7C4E88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819099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64 (0.45,15.60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390AB9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0135DE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8 (0.04,8.25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2063A89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9</w:t>
            </w:r>
          </w:p>
        </w:tc>
        <w:tc>
          <w:tcPr>
            <w:tcW w:w="153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4008EE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3.45 (0.49,24.50)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4764A4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2</w:t>
            </w:r>
          </w:p>
        </w:tc>
      </w:tr>
      <w:tr w:rsidR="00A341EB" w:rsidRPr="00A341EB" w14:paraId="2894F3AA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E976775" w14:textId="77777777" w:rsidR="00A341EB" w:rsidRPr="001C2765" w:rsidRDefault="00A341EB" w:rsidP="00A341E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ownsend score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≥ -0.5 to &lt;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168AF6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81CAE5F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F5A4AB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5F0B8B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EEB142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B70132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59A83FF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3C6B18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A341EB" w:rsidRPr="00A341EB" w14:paraId="5014E06B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5548B02" w14:textId="1D2C310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&lt;-2</w:t>
            </w:r>
            <w:r w:rsidR="00C67CEF"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least deprived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65CC27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02 (0.64,6.4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755DAE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BB5E28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42 (0.36,5.59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617EBA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B7B48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3.87 (0.63,23.75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894FFCD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4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2618C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8 (0.29,4.04)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B90E10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1</w:t>
            </w:r>
          </w:p>
        </w:tc>
      </w:tr>
      <w:tr w:rsidR="00A341EB" w:rsidRPr="00A341EB" w14:paraId="632EFA41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BF248C7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-2 to &lt;-0.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8DEE75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15 (0.69,6.7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A5CCCEB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52E199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8 (0.08,1.79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498242B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BB08AE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3.76 (0.68,20.80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ECE389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3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85E66FB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2 (0.27,4.70)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8A1686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7</w:t>
            </w:r>
          </w:p>
        </w:tc>
      </w:tr>
      <w:tr w:rsidR="00A341EB" w:rsidRPr="00A341EB" w14:paraId="2987E86E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C436A5B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2 to &lt;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53D74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57 (0.49,5.0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875F3A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10AD4D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69 (0.65,11.1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AD52AD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D8E847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13 (0.13,10.1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253969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1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C47ABD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6 (0.10,1.31)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BA58FBB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2</w:t>
            </w:r>
          </w:p>
        </w:tc>
      </w:tr>
      <w:tr w:rsidR="00A341EB" w:rsidRPr="00A341EB" w14:paraId="49931932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DEC823A" w14:textId="6CC75F9D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≥ 4.0</w:t>
            </w:r>
            <w:r w:rsidR="00C67CEF"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(most deprived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54CC2B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61 (0.46,5.6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CD7941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5582DF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4.08 (0.92,18.1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2E9064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0A26A4B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4 (0.09,8.22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1D4A84D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8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6493869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7 (0.10,1.45)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205F4F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5</w:t>
            </w:r>
          </w:p>
        </w:tc>
      </w:tr>
      <w:tr w:rsidR="00A341EB" w:rsidRPr="00A341EB" w14:paraId="0ACAC486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B3A63DD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missing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A15E0CF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3.44 (0.22,54.26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45E690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4EEEBF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9 (0.02,8.87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CDEF05D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FB8223D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32.81 (1.13,952.64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6063AC7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53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809BC1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882538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</w:tr>
      <w:tr w:rsidR="00A341EB" w:rsidRPr="00A341EB" w14:paraId="61819CC0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FE20CCB" w14:textId="46600F04" w:rsidR="00A341EB" w:rsidRPr="001C2765" w:rsidRDefault="00A341EB" w:rsidP="00A341E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Role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Screener, grader, photographer</w:t>
            </w:r>
            <w:r w:rsidR="004E739B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or optometrist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E117F7E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054E40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3BBF56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CC2074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A9DCB4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28BCA7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7E2299E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A6360B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A341EB" w:rsidRPr="00A341EB" w14:paraId="1FD56111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46756E7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Clinical Lead or management position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7DBE0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6 (0.28,2.05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1EED6E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B7FC2B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5 (0.39,3.9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751CEB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734AAB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0 (0.02,0.68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A04715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7BF92F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3 (0.21,1.86)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A1341F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0</w:t>
            </w:r>
          </w:p>
        </w:tc>
      </w:tr>
      <w:tr w:rsidR="00A341EB" w:rsidRPr="00A341EB" w14:paraId="718047D3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7F98A96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Senior screener /grader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B468C4A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9 (0.17,1.4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C80A6A8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E86689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5 (0.03,0.7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566BED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1B35C0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0 (0.08,1.95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8DE34F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FA19E1A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2 (0.22,2.30)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63B06CB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8</w:t>
            </w:r>
          </w:p>
        </w:tc>
      </w:tr>
      <w:tr w:rsidR="00A341EB" w:rsidRPr="00A341EB" w14:paraId="53408918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1505EB0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Administrator, fail safe officer, IT officer or othe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34D7BA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2 (0.15,1.77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E8D76DB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4158A7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8 (0.31,5.20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6D1DEA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A21866D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2 (0.00,0.33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32EFD6E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153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CBD4C49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9 (0.20,4.06)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52478F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9</w:t>
            </w:r>
          </w:p>
        </w:tc>
      </w:tr>
      <w:tr w:rsidR="00A341EB" w:rsidRPr="00A341EB" w14:paraId="57D07F43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DD84BDC" w14:textId="77777777" w:rsidR="00A341EB" w:rsidRPr="001C2765" w:rsidRDefault="00A341EB" w:rsidP="00A341E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Length of role 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Less than 5 year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DE3379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0D7D799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376D03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01E9A5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1138C3E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5F7E67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2502E3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90960B9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A341EB" w:rsidRPr="00A341EB" w14:paraId="612F7DFD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4AF06F4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5 to less than 10 year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AAA1C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01 (0.74,5.4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20CE86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3C3ED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61 (0.49,5.2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64370E7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4F53F8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9 (0.12,1.9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25502E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1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5DE98E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0 (0.31,2.63)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7D5D3E9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5</w:t>
            </w:r>
          </w:p>
        </w:tc>
      </w:tr>
      <w:tr w:rsidR="00A341EB" w:rsidRPr="00A341EB" w14:paraId="6224A7C0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60145EC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0 years or mor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9E467F8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99 (0.75,5.30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A756B0A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5981F39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5 (0.33,3.38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7F2973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09FD3BA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9 (0.04,0.95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7E8A49A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4</w:t>
            </w:r>
          </w:p>
        </w:tc>
        <w:tc>
          <w:tcPr>
            <w:tcW w:w="15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A37952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0 (0.26,2.46)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16105B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0</w:t>
            </w:r>
          </w:p>
        </w:tc>
      </w:tr>
      <w:tr w:rsidR="00A341EB" w:rsidRPr="00A341EB" w14:paraId="364A6937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3445707" w14:textId="77777777" w:rsidR="00A341EB" w:rsidRPr="001C2765" w:rsidRDefault="00A341EB" w:rsidP="00A341E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lastRenderedPageBreak/>
              <w:t>Technology in daily life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5 or more application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CB7F0F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CD64249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B9AA3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7C39C3B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4D494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E009AA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39061A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EABF7B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A341EB" w:rsidRPr="00A341EB" w14:paraId="5755614F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FB33EFE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less than 5 application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A84723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0 (0.11,2.24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61E569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4EC91B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3 (0.05,3.63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29F999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FD3E37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.12 (0.27,16.76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ECAFDA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8</w:t>
            </w:r>
          </w:p>
        </w:tc>
        <w:tc>
          <w:tcPr>
            <w:tcW w:w="15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1C713E2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3 (0.15,4.64)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F69C27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83</w:t>
            </w:r>
          </w:p>
        </w:tc>
      </w:tr>
      <w:tr w:rsidR="00A341EB" w:rsidRPr="00A341EB" w14:paraId="0A9BEEC0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18301FF" w14:textId="77777777" w:rsidR="00A341EB" w:rsidRPr="001C2765" w:rsidRDefault="00A341EB" w:rsidP="00A341E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T</w:t>
            </w:r>
            <w:r w:rsidRPr="001C276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rust in health-based results from used applications</w:t>
            </w: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   </w:t>
            </w: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Base: Sometime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F0558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40CDC6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6F4226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349AA4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150D7A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EB2CBF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4716D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E43658F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 </w:t>
            </w:r>
          </w:p>
        </w:tc>
      </w:tr>
      <w:tr w:rsidR="00A341EB" w:rsidRPr="00A341EB" w14:paraId="556F6BE3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B230063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 xml:space="preserve">Unsure, never or rarely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8D2982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38 (0.10,1.5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222EC6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1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0D2F62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9 (0.01,1.07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383A9A8D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B47DF47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4.79 (0.92,24.82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F4D73BE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0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95E2EC4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29 (0.26,6.39)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5D3500E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76</w:t>
            </w:r>
          </w:p>
        </w:tc>
      </w:tr>
      <w:tr w:rsidR="00A341EB" w:rsidRPr="00A341EB" w14:paraId="04919A87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E8ACD7D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Often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FA0F1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9 (0.25,1.3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D211D8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7589E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3.50 (1.31,9.35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A38F515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0.0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1EF20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67 (0.47,5.9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C37063A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43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F6AE31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5 (0.37,2.48)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38586D0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92</w:t>
            </w:r>
          </w:p>
        </w:tc>
      </w:tr>
      <w:tr w:rsidR="00A341EB" w:rsidRPr="00A341EB" w14:paraId="59413731" w14:textId="77777777" w:rsidTr="00A341EB">
        <w:trPr>
          <w:trHeight w:val="290"/>
        </w:trPr>
        <w:tc>
          <w:tcPr>
            <w:tcW w:w="4957" w:type="dxa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60E1F306" w14:textId="77777777" w:rsidR="00A341EB" w:rsidRPr="001C2765" w:rsidRDefault="00A341EB" w:rsidP="00A341EB">
            <w:pPr>
              <w:spacing w:after="0" w:line="240" w:lineRule="auto"/>
              <w:ind w:firstLineChars="100" w:firstLine="160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Very often or alway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5735200B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64 (0.14,3.01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2C1B314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5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2A3EE848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27.15 (3.56,207.02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4A61EA6C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lang w:eastAsia="en-GB"/>
                <w14:ligatures w14:val="none"/>
              </w:rPr>
              <w:t>1.45E</w:t>
            </w:r>
            <w:r w:rsidRPr="001C2765">
              <w:rPr>
                <w:rFonts w:ascii="Calibri" w:eastAsia="Times New Roman" w:hAnsi="Calibri" w:cs="Calibri"/>
                <w:color w:val="FF0000"/>
                <w:kern w:val="0"/>
                <w:sz w:val="16"/>
                <w:szCs w:val="16"/>
                <w:vertAlign w:val="superscript"/>
                <w:lang w:eastAsia="en-GB"/>
                <w14:ligatures w14:val="none"/>
              </w:rPr>
              <w:t>-0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296B0A07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1.00 (1.00,1.00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0A6C6B6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-</w:t>
            </w:r>
          </w:p>
        </w:tc>
        <w:tc>
          <w:tcPr>
            <w:tcW w:w="153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C607B52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4.66 (0.34,64.58)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D9D9D9" w:fill="D9D9D9"/>
            <w:noWrap/>
            <w:vAlign w:val="bottom"/>
            <w:hideMark/>
          </w:tcPr>
          <w:p w14:paraId="1C67E823" w14:textId="77777777" w:rsidR="00A341EB" w:rsidRPr="001C2765" w:rsidRDefault="00A341EB" w:rsidP="00A341E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</w:pPr>
            <w:r w:rsidRPr="001C2765">
              <w:rPr>
                <w:rFonts w:ascii="Calibri" w:eastAsia="Times New Roman" w:hAnsi="Calibri" w:cs="Calibri"/>
                <w:color w:val="000000"/>
                <w:kern w:val="0"/>
                <w:sz w:val="16"/>
                <w:szCs w:val="16"/>
                <w:lang w:eastAsia="en-GB"/>
                <w14:ligatures w14:val="none"/>
              </w:rPr>
              <w:t>0.25</w:t>
            </w:r>
          </w:p>
        </w:tc>
      </w:tr>
    </w:tbl>
    <w:p w14:paraId="3A998155" w14:textId="77777777" w:rsidR="006F39D9" w:rsidRDefault="006F39D9" w:rsidP="006F39D9">
      <w:pPr>
        <w:pStyle w:val="Caption"/>
        <w:spacing w:after="0"/>
      </w:pPr>
      <w:r>
        <w:t>Q11: “A lack of transparency in how AI works is a barrier to health care professionals accepting this technology for use within the DESP”</w:t>
      </w:r>
    </w:p>
    <w:p w14:paraId="2E037E6F" w14:textId="77777777" w:rsidR="006F39D9" w:rsidRDefault="006F39D9" w:rsidP="006F39D9">
      <w:pPr>
        <w:pStyle w:val="Caption"/>
        <w:spacing w:after="0"/>
      </w:pPr>
      <w:r>
        <w:t>Q15: “I believe AI could detect diabetic eye disease equally well in people of different ethnic groups and different ages”</w:t>
      </w:r>
      <w:r>
        <w:tab/>
      </w:r>
      <w:r>
        <w:tab/>
      </w:r>
    </w:p>
    <w:p w14:paraId="57163905" w14:textId="77777777" w:rsidR="006F39D9" w:rsidRDefault="006F39D9" w:rsidP="006F39D9">
      <w:pPr>
        <w:pStyle w:val="Caption"/>
        <w:spacing w:after="0"/>
      </w:pPr>
      <w:r>
        <w:t>Q16_5_a: “...wholly replace human grading of retinal images for detection of diabetic eye disease within the DESP”</w:t>
      </w:r>
    </w:p>
    <w:p w14:paraId="1C85AD53" w14:textId="5C171910" w:rsidR="00DE6E8A" w:rsidRDefault="006F39D9" w:rsidP="006F39D9">
      <w:pPr>
        <w:pStyle w:val="Caption"/>
        <w:spacing w:after="0"/>
      </w:pPr>
      <w:r>
        <w:t>Q18: “Further training would be required for staff working in the DESP if AI systems for analysing retinal images were to be implemented”</w:t>
      </w:r>
    </w:p>
    <w:p w14:paraId="7D2962CF" w14:textId="77777777" w:rsidR="00DE6E8A" w:rsidRDefault="00DE6E8A">
      <w:pPr>
        <w:rPr>
          <w:i/>
          <w:iCs/>
          <w:color w:val="44546A" w:themeColor="text2"/>
          <w:kern w:val="0"/>
          <w:sz w:val="18"/>
          <w:szCs w:val="18"/>
          <w14:ligatures w14:val="none"/>
        </w:rPr>
      </w:pPr>
      <w:r>
        <w:br w:type="page"/>
      </w:r>
    </w:p>
    <w:p w14:paraId="2AEC47CB" w14:textId="53C7B9B6" w:rsidR="00DE6E8A" w:rsidRDefault="00DE6E8A" w:rsidP="000E1E5F">
      <w:pPr>
        <w:pStyle w:val="Heading2"/>
      </w:pPr>
      <w:bookmarkStart w:id="14" w:name="_Toc198562413"/>
      <w:r>
        <w:lastRenderedPageBreak/>
        <w:t>Text S2: Additional References</w:t>
      </w:r>
      <w:bookmarkEnd w:id="14"/>
    </w:p>
    <w:p w14:paraId="31705968" w14:textId="77777777" w:rsidR="000E1E5F" w:rsidRPr="000E1E5F" w:rsidRDefault="000E1E5F" w:rsidP="000E1E5F"/>
    <w:p w14:paraId="7D3C0A87" w14:textId="77777777" w:rsidR="00360415" w:rsidRDefault="00360415" w:rsidP="00360415">
      <w:pPr>
        <w:pStyle w:val="EndNoteBibliography"/>
        <w:spacing w:after="0"/>
        <w:ind w:left="720" w:hanging="720"/>
      </w:pPr>
      <w:r>
        <w:t>31.</w:t>
      </w:r>
      <w:r>
        <w:tab/>
        <w:t>Willis K, Chaudhry UAR, Chandrasekaran L et al. What are the perceptions and concerns of people living with diabetes and National Health Service staff around the potential implementation of AI-assisted screening for diabetic eye disease? Development and validation of a survey for use in a secondary care setting. BMJ Open. 2023;13(11):e075558. doi: 10.1136/bmjopen-2023-075558.</w:t>
      </w:r>
    </w:p>
    <w:p w14:paraId="036CE471" w14:textId="77777777" w:rsidR="00360415" w:rsidRDefault="00360415" w:rsidP="00360415">
      <w:pPr>
        <w:pStyle w:val="EndNoteBibliography"/>
        <w:spacing w:after="0"/>
        <w:ind w:left="720" w:hanging="720"/>
      </w:pPr>
      <w:r>
        <w:t>32.</w:t>
      </w:r>
      <w:r>
        <w:tab/>
        <w:t>Jutzi TB, Krieghoff-Henning EI, Holland-Letz T et al. Artificial Intelligence in Skin Cancer Diagnostics: The Patients' Perspective. Front Med. 2020;7:233. doi: 10.3389/fmed.2020.00233</w:t>
      </w:r>
    </w:p>
    <w:p w14:paraId="03847F39" w14:textId="77777777" w:rsidR="00360415" w:rsidRDefault="00360415" w:rsidP="00360415">
      <w:pPr>
        <w:pStyle w:val="EndNoteBibliography"/>
        <w:spacing w:after="0"/>
        <w:ind w:left="720" w:hanging="720"/>
      </w:pPr>
      <w:r>
        <w:t>33.</w:t>
      </w:r>
      <w:r>
        <w:tab/>
        <w:t>Lennox-Chhugani N, Chen Y, Pearson V, Trzcinski B, James J. Women’s attitudes to the use of AI image readers: a case study from a national breast screening programme. BMJ Health Care Inform. 2021;28(1):e100293. doi: 10.1136/bmjhci-2020-100293</w:t>
      </w:r>
    </w:p>
    <w:p w14:paraId="0D115BB7" w14:textId="77777777" w:rsidR="00360415" w:rsidRDefault="00360415" w:rsidP="00360415">
      <w:pPr>
        <w:pStyle w:val="EndNoteBibliography"/>
        <w:spacing w:after="0"/>
        <w:ind w:left="720" w:hanging="720"/>
      </w:pPr>
      <w:r>
        <w:t>34.</w:t>
      </w:r>
      <w:r>
        <w:tab/>
        <w:t>Thornton N, Binesmael A, Horton T, Hardie T. AI in health care: what do the public and NHS staff think? 2024. Available from: https://www.health.org.uk/publications/long-reads/ai-in-health-care-what-do-the-public-and-nhs-staff-think. Accessed 6 August 2024</w:t>
      </w:r>
    </w:p>
    <w:p w14:paraId="6DF8432F" w14:textId="77777777" w:rsidR="00360415" w:rsidRDefault="00360415" w:rsidP="00360415">
      <w:pPr>
        <w:pStyle w:val="EndNoteBibliography"/>
        <w:spacing w:after="0"/>
        <w:ind w:left="720" w:hanging="720"/>
      </w:pPr>
      <w:r>
        <w:t>35.</w:t>
      </w:r>
      <w:r>
        <w:tab/>
        <w:t>Fazakarley CA, Breen M, Leeson P, Thompson B, Williamson V. Experiences of using artificial intelligence in healthcare: a qualitative study of UK clinician and key stakeholder perspectives. BMJ Open. 2023;13(12):e076950. doi: 10.1136/bmjopen-2023-076950</w:t>
      </w:r>
    </w:p>
    <w:p w14:paraId="68365BC1" w14:textId="77777777" w:rsidR="00360415" w:rsidRDefault="00360415" w:rsidP="00360415">
      <w:pPr>
        <w:pStyle w:val="EndNoteBibliography"/>
        <w:spacing w:after="0"/>
        <w:ind w:left="720" w:hanging="720"/>
      </w:pPr>
      <w:r>
        <w:t>36.</w:t>
      </w:r>
      <w:r>
        <w:tab/>
        <w:t>Witkowski K, Okhai R, Neely SR. Public perceptions of artificial intelligence in healthcare: ethical concerns and opportunities for patient-centered care. BMC Med Ethics. 2024;25(1):74. doi: 10.1186/s12910-024-01066-4</w:t>
      </w:r>
    </w:p>
    <w:p w14:paraId="086AFAB8" w14:textId="77777777" w:rsidR="00360415" w:rsidRDefault="00360415" w:rsidP="00360415">
      <w:pPr>
        <w:pStyle w:val="EndNoteBibliography"/>
        <w:spacing w:after="0"/>
        <w:ind w:left="720" w:hanging="720"/>
      </w:pPr>
      <w:r>
        <w:t>37.</w:t>
      </w:r>
      <w:r>
        <w:tab/>
        <w:t>Musbahi O, Syed L, Le Feuvre P, Cobb J, Jones G. Public patient views of artificial intelligence in healthcare: A nominal group technique study. Digit Health. 2021;7:20552076211063682. doi: 10.1177/20552076211063682</w:t>
      </w:r>
    </w:p>
    <w:p w14:paraId="63F42F31" w14:textId="4D6A120D" w:rsidR="00294012" w:rsidRDefault="00294012" w:rsidP="00360415">
      <w:pPr>
        <w:pStyle w:val="EndNoteBibliography"/>
        <w:spacing w:after="0"/>
        <w:ind w:left="720" w:hanging="720"/>
      </w:pPr>
      <w:r>
        <w:t>38.</w:t>
      </w:r>
      <w:r>
        <w:tab/>
        <w:t>NHS Transformation Directorate. Artificial Intelligence. Available from: https://transform.england.nhs.uk/information-governance/guidance/artificial-intelligence/. Accessed 10 October 2025.</w:t>
      </w:r>
    </w:p>
    <w:p w14:paraId="0B212523" w14:textId="720BC077" w:rsidR="00360415" w:rsidRDefault="00360415" w:rsidP="00360415">
      <w:pPr>
        <w:pStyle w:val="EndNoteBibliography"/>
        <w:spacing w:after="0"/>
        <w:ind w:left="720" w:hanging="720"/>
      </w:pPr>
      <w:r>
        <w:t>3</w:t>
      </w:r>
      <w:r w:rsidR="00294012">
        <w:t>9</w:t>
      </w:r>
      <w:r>
        <w:t>.</w:t>
      </w:r>
      <w:r>
        <w:tab/>
        <w:t>Wahlich C, Chandrasekaran L, Chaudhry UAR et al. Patient and practitioner perceptions around use of artificial intelligence within the English NHS diabetic eye screening programme. Diabetes Res Clin Pract. 2025;219:111964. doi: 10.1016/j.diabres.2024.111964</w:t>
      </w:r>
    </w:p>
    <w:p w14:paraId="6071C63F" w14:textId="5056E1E3" w:rsidR="00D846B9" w:rsidRPr="00685F0E" w:rsidRDefault="00D846B9" w:rsidP="00D846B9">
      <w:pPr>
        <w:spacing w:after="0"/>
        <w:ind w:left="720" w:hanging="720"/>
      </w:pPr>
      <w:r>
        <w:t xml:space="preserve">40. </w:t>
      </w:r>
      <w:r>
        <w:tab/>
      </w:r>
      <w:r w:rsidRPr="00685F0E">
        <w:t>Mehta N, Harish V, Bilimoria K </w:t>
      </w:r>
      <w:r w:rsidRPr="00685F0E">
        <w:rPr>
          <w:i/>
          <w:iCs/>
        </w:rPr>
        <w:t>et al.</w:t>
      </w:r>
      <w:r w:rsidRPr="00685F0E">
        <w:t> Knowledge and Attitudes on Artificial Intelligence in Healthcare: A Provincial Survey Study of Medical Students [version 1]. MedEdPublish 2021, </w:t>
      </w:r>
      <w:r w:rsidRPr="00685F0E">
        <w:rPr>
          <w:b/>
          <w:bCs/>
        </w:rPr>
        <w:t>10</w:t>
      </w:r>
      <w:r w:rsidRPr="00685F0E">
        <w:t>:75 (</w:t>
      </w:r>
      <w:hyperlink r:id="rId7" w:history="1">
        <w:r w:rsidRPr="00685F0E">
          <w:rPr>
            <w:rStyle w:val="Hyperlink"/>
          </w:rPr>
          <w:t>https://doi.org/10.15694/mep.2021.000075.1</w:t>
        </w:r>
      </w:hyperlink>
      <w:r w:rsidRPr="00685F0E">
        <w:t xml:space="preserve">) </w:t>
      </w:r>
    </w:p>
    <w:p w14:paraId="07CF42B2" w14:textId="0DD79245" w:rsidR="00D846B9" w:rsidRPr="00F06FBB" w:rsidRDefault="00D846B9" w:rsidP="00D846B9">
      <w:pPr>
        <w:spacing w:after="0"/>
      </w:pPr>
      <w:r w:rsidRPr="00D846B9">
        <w:t xml:space="preserve">41. </w:t>
      </w:r>
      <w:r>
        <w:tab/>
      </w:r>
      <w:r w:rsidRPr="00D846B9">
        <w:t>Young</w:t>
      </w:r>
      <w:r w:rsidRPr="00685F0E">
        <w:t xml:space="preserve"> </w:t>
      </w:r>
      <w:r>
        <w:t xml:space="preserve">AT, Amara D, Bhattacharya A, Wei ML. </w:t>
      </w:r>
      <w:r w:rsidRPr="001B2D95">
        <w:t xml:space="preserve">Patient and </w:t>
      </w:r>
      <w:proofErr w:type="gramStart"/>
      <w:r w:rsidRPr="001B2D95">
        <w:t>general public</w:t>
      </w:r>
      <w:proofErr w:type="gramEnd"/>
      <w:r w:rsidRPr="001B2D95">
        <w:t xml:space="preserve"> attitudes towards clinical artificial intelligence: a mixed methods systematic review</w:t>
      </w:r>
    </w:p>
    <w:p w14:paraId="44D65F57" w14:textId="05A40E4D" w:rsidR="00864E4D" w:rsidRDefault="00D846B9" w:rsidP="00D846B9">
      <w:pPr>
        <w:spacing w:after="0"/>
        <w:ind w:firstLine="720"/>
      </w:pPr>
      <w:r w:rsidRPr="00685F0E">
        <w:t>The Lancet Digital Health, Volume 3, Issue 9, e599 - e611</w:t>
      </w:r>
    </w:p>
    <w:p w14:paraId="2A2A92D8" w14:textId="47E394E8" w:rsidR="00294012" w:rsidRDefault="00294012" w:rsidP="00360415">
      <w:r>
        <w:t>4</w:t>
      </w:r>
      <w:r w:rsidR="00864E4D">
        <w:t>2</w:t>
      </w:r>
      <w:r w:rsidR="00360415">
        <w:t>.</w:t>
      </w:r>
      <w:r w:rsidR="00360415">
        <w:tab/>
        <w:t xml:space="preserve">Jebb AT, Ng V, Tay L. A Review of Key Likert Scale Development Advances: 1995–2019. Front Psychol. 2021;12. </w:t>
      </w:r>
      <w:proofErr w:type="spellStart"/>
      <w:r w:rsidR="00360415">
        <w:t>doi</w:t>
      </w:r>
      <w:proofErr w:type="spellEnd"/>
      <w:r w:rsidR="00360415">
        <w:t>: 10.3389/fpsyg.2021.637547</w:t>
      </w:r>
    </w:p>
    <w:p w14:paraId="7DA1F67B" w14:textId="0B6D8F0D" w:rsidR="00685F0E" w:rsidRPr="00DE6E8A" w:rsidRDefault="00685F0E" w:rsidP="00360415"/>
    <w:sectPr w:rsidR="00685F0E" w:rsidRPr="00DE6E8A" w:rsidSect="000558D6">
      <w:footerReference w:type="default" r:id="rId8"/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DE4F54A" w14:textId="77777777" w:rsidR="00D27D6B" w:rsidRDefault="00D27D6B" w:rsidP="009F1B6C">
      <w:pPr>
        <w:spacing w:after="0" w:line="240" w:lineRule="auto"/>
      </w:pPr>
      <w:r>
        <w:separator/>
      </w:r>
    </w:p>
  </w:endnote>
  <w:endnote w:type="continuationSeparator" w:id="0">
    <w:p w14:paraId="367D4450" w14:textId="77777777" w:rsidR="00D27D6B" w:rsidRDefault="00D27D6B" w:rsidP="009F1B6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28946731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4746C0F" w14:textId="71F38622" w:rsidR="009F1B6C" w:rsidRDefault="009F1B6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92C1171" w14:textId="77777777" w:rsidR="009F1B6C" w:rsidRDefault="009F1B6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66EE7A3" w14:textId="77777777" w:rsidR="00D27D6B" w:rsidRDefault="00D27D6B" w:rsidP="009F1B6C">
      <w:pPr>
        <w:spacing w:after="0" w:line="240" w:lineRule="auto"/>
      </w:pPr>
      <w:r>
        <w:separator/>
      </w:r>
    </w:p>
  </w:footnote>
  <w:footnote w:type="continuationSeparator" w:id="0">
    <w:p w14:paraId="741033CB" w14:textId="77777777" w:rsidR="00D27D6B" w:rsidRDefault="00D27D6B" w:rsidP="009F1B6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oNotDisplayPageBoundarie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32B1C"/>
    <w:rsid w:val="00000B45"/>
    <w:rsid w:val="00002B01"/>
    <w:rsid w:val="0002150F"/>
    <w:rsid w:val="00042ED3"/>
    <w:rsid w:val="000541F8"/>
    <w:rsid w:val="000558D6"/>
    <w:rsid w:val="00057531"/>
    <w:rsid w:val="000625D3"/>
    <w:rsid w:val="0007473D"/>
    <w:rsid w:val="00076A11"/>
    <w:rsid w:val="0008788F"/>
    <w:rsid w:val="000A56B4"/>
    <w:rsid w:val="000A7486"/>
    <w:rsid w:val="000D5E31"/>
    <w:rsid w:val="000D734B"/>
    <w:rsid w:val="000E1E5F"/>
    <w:rsid w:val="000E54B2"/>
    <w:rsid w:val="00102319"/>
    <w:rsid w:val="001025E4"/>
    <w:rsid w:val="001050E6"/>
    <w:rsid w:val="00117786"/>
    <w:rsid w:val="001368B3"/>
    <w:rsid w:val="00141C5C"/>
    <w:rsid w:val="00143B2C"/>
    <w:rsid w:val="00161E31"/>
    <w:rsid w:val="00167EB0"/>
    <w:rsid w:val="00175B0A"/>
    <w:rsid w:val="00177B6A"/>
    <w:rsid w:val="00181D8D"/>
    <w:rsid w:val="00185F9F"/>
    <w:rsid w:val="00187675"/>
    <w:rsid w:val="00187F42"/>
    <w:rsid w:val="001A0D8E"/>
    <w:rsid w:val="001A50DC"/>
    <w:rsid w:val="001C0375"/>
    <w:rsid w:val="001C2765"/>
    <w:rsid w:val="001C3D54"/>
    <w:rsid w:val="001C59EF"/>
    <w:rsid w:val="001D0C19"/>
    <w:rsid w:val="001D73EE"/>
    <w:rsid w:val="001E1A20"/>
    <w:rsid w:val="001F50B3"/>
    <w:rsid w:val="00204454"/>
    <w:rsid w:val="00214D56"/>
    <w:rsid w:val="002264BE"/>
    <w:rsid w:val="00231559"/>
    <w:rsid w:val="002334CC"/>
    <w:rsid w:val="002371ED"/>
    <w:rsid w:val="002733C2"/>
    <w:rsid w:val="002831F3"/>
    <w:rsid w:val="00283BB9"/>
    <w:rsid w:val="00283C42"/>
    <w:rsid w:val="00284056"/>
    <w:rsid w:val="0029382C"/>
    <w:rsid w:val="00294012"/>
    <w:rsid w:val="002A0471"/>
    <w:rsid w:val="002B1617"/>
    <w:rsid w:val="002B18C9"/>
    <w:rsid w:val="002B6933"/>
    <w:rsid w:val="002B74EB"/>
    <w:rsid w:val="002C17DB"/>
    <w:rsid w:val="002C4B21"/>
    <w:rsid w:val="002E3488"/>
    <w:rsid w:val="002F3733"/>
    <w:rsid w:val="00302559"/>
    <w:rsid w:val="00306B84"/>
    <w:rsid w:val="003266C6"/>
    <w:rsid w:val="00332763"/>
    <w:rsid w:val="00342632"/>
    <w:rsid w:val="00357C1C"/>
    <w:rsid w:val="00360415"/>
    <w:rsid w:val="00370307"/>
    <w:rsid w:val="00372D0B"/>
    <w:rsid w:val="00373639"/>
    <w:rsid w:val="00374BA7"/>
    <w:rsid w:val="003777EC"/>
    <w:rsid w:val="003A4B90"/>
    <w:rsid w:val="003B0934"/>
    <w:rsid w:val="003C0DB4"/>
    <w:rsid w:val="003C22D5"/>
    <w:rsid w:val="003C7B3E"/>
    <w:rsid w:val="003F36AC"/>
    <w:rsid w:val="00406EF2"/>
    <w:rsid w:val="00417F78"/>
    <w:rsid w:val="00432B1C"/>
    <w:rsid w:val="0043342A"/>
    <w:rsid w:val="00434FEA"/>
    <w:rsid w:val="00461175"/>
    <w:rsid w:val="0046260E"/>
    <w:rsid w:val="00465B8A"/>
    <w:rsid w:val="00467655"/>
    <w:rsid w:val="00476466"/>
    <w:rsid w:val="00491A59"/>
    <w:rsid w:val="004C6AF2"/>
    <w:rsid w:val="004E1D3B"/>
    <w:rsid w:val="004E2F5F"/>
    <w:rsid w:val="004E5E2C"/>
    <w:rsid w:val="004E739B"/>
    <w:rsid w:val="004F68D6"/>
    <w:rsid w:val="005339B2"/>
    <w:rsid w:val="00540DD9"/>
    <w:rsid w:val="00547133"/>
    <w:rsid w:val="0054755E"/>
    <w:rsid w:val="0056517E"/>
    <w:rsid w:val="005806A6"/>
    <w:rsid w:val="00584ECE"/>
    <w:rsid w:val="005A20E8"/>
    <w:rsid w:val="005A562F"/>
    <w:rsid w:val="005B1B75"/>
    <w:rsid w:val="005B2D08"/>
    <w:rsid w:val="005D10F9"/>
    <w:rsid w:val="005D6F1A"/>
    <w:rsid w:val="005E1CB0"/>
    <w:rsid w:val="005F4453"/>
    <w:rsid w:val="005F5567"/>
    <w:rsid w:val="0062140F"/>
    <w:rsid w:val="00623E86"/>
    <w:rsid w:val="0065069E"/>
    <w:rsid w:val="00656E56"/>
    <w:rsid w:val="0066705E"/>
    <w:rsid w:val="00677AF8"/>
    <w:rsid w:val="00685F0E"/>
    <w:rsid w:val="006864C6"/>
    <w:rsid w:val="00687116"/>
    <w:rsid w:val="006A2733"/>
    <w:rsid w:val="006B48CF"/>
    <w:rsid w:val="006C5936"/>
    <w:rsid w:val="006D3C43"/>
    <w:rsid w:val="006E0981"/>
    <w:rsid w:val="006F0D6F"/>
    <w:rsid w:val="006F39D9"/>
    <w:rsid w:val="006F5FA7"/>
    <w:rsid w:val="006F6F8D"/>
    <w:rsid w:val="006F76CE"/>
    <w:rsid w:val="0070342C"/>
    <w:rsid w:val="00711D96"/>
    <w:rsid w:val="007120C0"/>
    <w:rsid w:val="0072664E"/>
    <w:rsid w:val="0073024D"/>
    <w:rsid w:val="0074612B"/>
    <w:rsid w:val="0076307D"/>
    <w:rsid w:val="00765434"/>
    <w:rsid w:val="007736E4"/>
    <w:rsid w:val="007844F2"/>
    <w:rsid w:val="00792D70"/>
    <w:rsid w:val="007B3E84"/>
    <w:rsid w:val="007C24AD"/>
    <w:rsid w:val="007C4D2A"/>
    <w:rsid w:val="007C71A2"/>
    <w:rsid w:val="007D2154"/>
    <w:rsid w:val="007F41A1"/>
    <w:rsid w:val="007F708A"/>
    <w:rsid w:val="008079B8"/>
    <w:rsid w:val="0082329B"/>
    <w:rsid w:val="00826094"/>
    <w:rsid w:val="008319E5"/>
    <w:rsid w:val="00841DB2"/>
    <w:rsid w:val="008513A9"/>
    <w:rsid w:val="00864E4D"/>
    <w:rsid w:val="00877632"/>
    <w:rsid w:val="00881018"/>
    <w:rsid w:val="008843B4"/>
    <w:rsid w:val="00897301"/>
    <w:rsid w:val="008A18D9"/>
    <w:rsid w:val="008A410F"/>
    <w:rsid w:val="008A43E6"/>
    <w:rsid w:val="008C4C8A"/>
    <w:rsid w:val="008C51ED"/>
    <w:rsid w:val="008F2C82"/>
    <w:rsid w:val="009049FF"/>
    <w:rsid w:val="00924907"/>
    <w:rsid w:val="009366F8"/>
    <w:rsid w:val="009457A4"/>
    <w:rsid w:val="009538BC"/>
    <w:rsid w:val="00955A34"/>
    <w:rsid w:val="00983460"/>
    <w:rsid w:val="00984086"/>
    <w:rsid w:val="00987747"/>
    <w:rsid w:val="0099493B"/>
    <w:rsid w:val="00996F65"/>
    <w:rsid w:val="009A24D2"/>
    <w:rsid w:val="009B5EC4"/>
    <w:rsid w:val="009C313F"/>
    <w:rsid w:val="009D3807"/>
    <w:rsid w:val="009E76E3"/>
    <w:rsid w:val="009E7A31"/>
    <w:rsid w:val="009F1B6C"/>
    <w:rsid w:val="00A03DD8"/>
    <w:rsid w:val="00A11DDF"/>
    <w:rsid w:val="00A202E8"/>
    <w:rsid w:val="00A2080E"/>
    <w:rsid w:val="00A341EB"/>
    <w:rsid w:val="00A60442"/>
    <w:rsid w:val="00A6762D"/>
    <w:rsid w:val="00A70741"/>
    <w:rsid w:val="00A7178C"/>
    <w:rsid w:val="00A77C17"/>
    <w:rsid w:val="00A9366A"/>
    <w:rsid w:val="00B01519"/>
    <w:rsid w:val="00B2161C"/>
    <w:rsid w:val="00B37AFF"/>
    <w:rsid w:val="00B410F8"/>
    <w:rsid w:val="00B543CB"/>
    <w:rsid w:val="00B55159"/>
    <w:rsid w:val="00B55665"/>
    <w:rsid w:val="00BA4DD6"/>
    <w:rsid w:val="00BA5EC5"/>
    <w:rsid w:val="00BB168C"/>
    <w:rsid w:val="00BB33D6"/>
    <w:rsid w:val="00BD039B"/>
    <w:rsid w:val="00BE14C3"/>
    <w:rsid w:val="00BE6554"/>
    <w:rsid w:val="00C1522D"/>
    <w:rsid w:val="00C1562A"/>
    <w:rsid w:val="00C165CC"/>
    <w:rsid w:val="00C248E0"/>
    <w:rsid w:val="00C24D79"/>
    <w:rsid w:val="00C3077D"/>
    <w:rsid w:val="00C34CD5"/>
    <w:rsid w:val="00C36F8A"/>
    <w:rsid w:val="00C372E4"/>
    <w:rsid w:val="00C41731"/>
    <w:rsid w:val="00C51708"/>
    <w:rsid w:val="00C523F3"/>
    <w:rsid w:val="00C67CEF"/>
    <w:rsid w:val="00C70B38"/>
    <w:rsid w:val="00C76501"/>
    <w:rsid w:val="00C769BF"/>
    <w:rsid w:val="00C80C48"/>
    <w:rsid w:val="00CA2AA5"/>
    <w:rsid w:val="00CB016B"/>
    <w:rsid w:val="00CB44BE"/>
    <w:rsid w:val="00CD3008"/>
    <w:rsid w:val="00CE190E"/>
    <w:rsid w:val="00D03FF4"/>
    <w:rsid w:val="00D07123"/>
    <w:rsid w:val="00D12A04"/>
    <w:rsid w:val="00D16107"/>
    <w:rsid w:val="00D213A7"/>
    <w:rsid w:val="00D27D6B"/>
    <w:rsid w:val="00D3042F"/>
    <w:rsid w:val="00D52586"/>
    <w:rsid w:val="00D52EA3"/>
    <w:rsid w:val="00D60545"/>
    <w:rsid w:val="00D63761"/>
    <w:rsid w:val="00D76271"/>
    <w:rsid w:val="00D80B3D"/>
    <w:rsid w:val="00D846B9"/>
    <w:rsid w:val="00DA0F32"/>
    <w:rsid w:val="00DA6C70"/>
    <w:rsid w:val="00DB32D9"/>
    <w:rsid w:val="00DB5374"/>
    <w:rsid w:val="00DC5ACF"/>
    <w:rsid w:val="00DD70B8"/>
    <w:rsid w:val="00DD790C"/>
    <w:rsid w:val="00DE6E8A"/>
    <w:rsid w:val="00DF05B9"/>
    <w:rsid w:val="00E10B15"/>
    <w:rsid w:val="00E12775"/>
    <w:rsid w:val="00E22996"/>
    <w:rsid w:val="00E346F5"/>
    <w:rsid w:val="00E41CB4"/>
    <w:rsid w:val="00E443A1"/>
    <w:rsid w:val="00E86AFF"/>
    <w:rsid w:val="00E94932"/>
    <w:rsid w:val="00E96448"/>
    <w:rsid w:val="00E976E1"/>
    <w:rsid w:val="00EA13BB"/>
    <w:rsid w:val="00EB0DEB"/>
    <w:rsid w:val="00ED31FC"/>
    <w:rsid w:val="00ED3BDA"/>
    <w:rsid w:val="00ED616C"/>
    <w:rsid w:val="00EF4A6F"/>
    <w:rsid w:val="00F0017F"/>
    <w:rsid w:val="00F057D0"/>
    <w:rsid w:val="00F06FBB"/>
    <w:rsid w:val="00F1407D"/>
    <w:rsid w:val="00F22370"/>
    <w:rsid w:val="00F5577C"/>
    <w:rsid w:val="00F72ACB"/>
    <w:rsid w:val="00F763F7"/>
    <w:rsid w:val="00F8685D"/>
    <w:rsid w:val="00FB3F2C"/>
    <w:rsid w:val="00FB48AB"/>
    <w:rsid w:val="00FB49C8"/>
    <w:rsid w:val="00FB5B96"/>
    <w:rsid w:val="00FC0CFB"/>
    <w:rsid w:val="00FC57B9"/>
    <w:rsid w:val="00FD2600"/>
    <w:rsid w:val="00FD2E97"/>
    <w:rsid w:val="00FD6F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FC52AEC"/>
  <w15:chartTrackingRefBased/>
  <w15:docId w15:val="{8489C447-B0DC-4A82-854E-22AA920895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C5ACF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E41CB4"/>
    <w:pPr>
      <w:keepNext/>
      <w:keepLines/>
      <w:spacing w:after="0"/>
      <w:outlineLvl w:val="0"/>
    </w:pPr>
    <w:rPr>
      <w:rFonts w:ascii="Arial" w:eastAsiaTheme="majorEastAsia" w:hAnsi="Arial" w:cstheme="majorBidi"/>
      <w:color w:val="2F5496" w:themeColor="accent1" w:themeShade="BF"/>
      <w:kern w:val="0"/>
      <w:sz w:val="24"/>
      <w:szCs w:val="24"/>
      <w14:ligatures w14:val="none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465B8A"/>
    <w:pPr>
      <w:keepNext/>
      <w:keepLines/>
      <w:spacing w:before="40" w:after="0"/>
      <w:outlineLvl w:val="1"/>
    </w:pPr>
    <w:rPr>
      <w:rFonts w:ascii="Arial" w:eastAsiaTheme="majorEastAsia" w:hAnsi="Arial" w:cstheme="majorBidi"/>
      <w:color w:val="1F4E79" w:themeColor="accent5" w:themeShade="80"/>
      <w:kern w:val="0"/>
      <w:sz w:val="26"/>
      <w:szCs w:val="26"/>
      <w14:ligatures w14:val="none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1C2765"/>
    <w:pPr>
      <w:keepNext/>
      <w:keepLines/>
      <w:spacing w:before="40" w:after="0"/>
      <w:outlineLvl w:val="2"/>
    </w:pPr>
    <w:rPr>
      <w:rFonts w:ascii="Arial" w:eastAsiaTheme="majorEastAsia" w:hAnsi="Arial" w:cstheme="majorBidi"/>
      <w:color w:val="1F3763" w:themeColor="accent1" w:themeShade="7F"/>
      <w:kern w:val="0"/>
      <w:sz w:val="24"/>
      <w:szCs w:val="24"/>
      <w14:ligatures w14:val="none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C2765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normaltextrun">
    <w:name w:val="normaltextrun"/>
    <w:basedOn w:val="DefaultParagraphFont"/>
    <w:rsid w:val="00F22370"/>
  </w:style>
  <w:style w:type="paragraph" w:styleId="Header">
    <w:name w:val="header"/>
    <w:basedOn w:val="Normal"/>
    <w:link w:val="HeaderChar"/>
    <w:uiPriority w:val="99"/>
    <w:unhideWhenUsed/>
    <w:rsid w:val="009F1B6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F1B6C"/>
  </w:style>
  <w:style w:type="paragraph" w:styleId="Footer">
    <w:name w:val="footer"/>
    <w:basedOn w:val="Normal"/>
    <w:link w:val="FooterChar"/>
    <w:uiPriority w:val="99"/>
    <w:unhideWhenUsed/>
    <w:rsid w:val="009F1B6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F1B6C"/>
  </w:style>
  <w:style w:type="character" w:customStyle="1" w:styleId="Heading1Char">
    <w:name w:val="Heading 1 Char"/>
    <w:basedOn w:val="DefaultParagraphFont"/>
    <w:link w:val="Heading1"/>
    <w:uiPriority w:val="9"/>
    <w:rsid w:val="00E41CB4"/>
    <w:rPr>
      <w:rFonts w:ascii="Arial" w:eastAsiaTheme="majorEastAsia" w:hAnsi="Arial" w:cstheme="majorBidi"/>
      <w:color w:val="2F5496" w:themeColor="accent1" w:themeShade="BF"/>
      <w:kern w:val="0"/>
      <w:sz w:val="24"/>
      <w:szCs w:val="24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465B8A"/>
    <w:rPr>
      <w:rFonts w:ascii="Arial" w:eastAsiaTheme="majorEastAsia" w:hAnsi="Arial" w:cstheme="majorBidi"/>
      <w:color w:val="1F4E79" w:themeColor="accent5" w:themeShade="80"/>
      <w:kern w:val="0"/>
      <w:sz w:val="26"/>
      <w:szCs w:val="26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1C2765"/>
    <w:rPr>
      <w:rFonts w:ascii="Arial" w:eastAsiaTheme="majorEastAsia" w:hAnsi="Arial" w:cstheme="majorBidi"/>
      <w:color w:val="1F3763" w:themeColor="accent1" w:themeShade="7F"/>
      <w:kern w:val="0"/>
      <w:sz w:val="24"/>
      <w:szCs w:val="24"/>
      <w14:ligatures w14:val="none"/>
    </w:rPr>
  </w:style>
  <w:style w:type="paragraph" w:styleId="NoSpacing">
    <w:name w:val="No Spacing"/>
    <w:autoRedefine/>
    <w:uiPriority w:val="1"/>
    <w:qFormat/>
    <w:rsid w:val="00302559"/>
    <w:pPr>
      <w:spacing w:after="0" w:line="240" w:lineRule="auto"/>
    </w:pPr>
    <w:rPr>
      <w:rFonts w:ascii="Arial" w:hAnsi="Arial"/>
      <w:kern w:val="0"/>
      <w:sz w:val="20"/>
      <w:szCs w:val="20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302559"/>
    <w:pPr>
      <w:spacing w:after="200" w:line="240" w:lineRule="auto"/>
    </w:pPr>
    <w:rPr>
      <w:i/>
      <w:iCs/>
      <w:color w:val="44546A" w:themeColor="text2"/>
      <w:kern w:val="0"/>
      <w:sz w:val="18"/>
      <w:szCs w:val="18"/>
      <w14:ligatures w14:val="none"/>
    </w:rPr>
  </w:style>
  <w:style w:type="character" w:styleId="Hyperlink">
    <w:name w:val="Hyperlink"/>
    <w:basedOn w:val="DefaultParagraphFont"/>
    <w:uiPriority w:val="99"/>
    <w:unhideWhenUsed/>
    <w:rsid w:val="00302559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02559"/>
    <w:rPr>
      <w:color w:val="954F72"/>
      <w:u w:val="single"/>
    </w:rPr>
  </w:style>
  <w:style w:type="paragraph" w:customStyle="1" w:styleId="msonormal0">
    <w:name w:val="msonormal"/>
    <w:basedOn w:val="Normal"/>
    <w:rsid w:val="0030255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GB"/>
      <w14:ligatures w14:val="none"/>
    </w:rPr>
  </w:style>
  <w:style w:type="paragraph" w:customStyle="1" w:styleId="xl63">
    <w:name w:val="xl63"/>
    <w:basedOn w:val="Normal"/>
    <w:rsid w:val="0030255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GB"/>
      <w14:ligatures w14:val="none"/>
    </w:rPr>
  </w:style>
  <w:style w:type="paragraph" w:customStyle="1" w:styleId="xl64">
    <w:name w:val="xl64"/>
    <w:basedOn w:val="Normal"/>
    <w:rsid w:val="0030255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GB"/>
      <w14:ligatures w14:val="none"/>
    </w:rPr>
  </w:style>
  <w:style w:type="paragraph" w:customStyle="1" w:styleId="xl65">
    <w:name w:val="xl65"/>
    <w:basedOn w:val="Normal"/>
    <w:rsid w:val="00302559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b/>
      <w:bCs/>
      <w:kern w:val="0"/>
      <w:sz w:val="20"/>
      <w:szCs w:val="20"/>
      <w:lang w:eastAsia="en-GB"/>
      <w14:ligatures w14:val="none"/>
    </w:rPr>
  </w:style>
  <w:style w:type="paragraph" w:customStyle="1" w:styleId="xl66">
    <w:name w:val="xl66"/>
    <w:basedOn w:val="Normal"/>
    <w:rsid w:val="00302559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b/>
      <w:bCs/>
      <w:kern w:val="0"/>
      <w:sz w:val="20"/>
      <w:szCs w:val="20"/>
      <w:lang w:eastAsia="en-GB"/>
      <w14:ligatures w14:val="none"/>
    </w:rPr>
  </w:style>
  <w:style w:type="paragraph" w:customStyle="1" w:styleId="xl67">
    <w:name w:val="xl67"/>
    <w:basedOn w:val="Normal"/>
    <w:rsid w:val="00302559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68">
    <w:name w:val="xl68"/>
    <w:basedOn w:val="Normal"/>
    <w:rsid w:val="00302559"/>
    <w:pPr>
      <w:pBdr>
        <w:top w:val="single" w:sz="8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69">
    <w:name w:val="xl69"/>
    <w:basedOn w:val="Normal"/>
    <w:rsid w:val="00302559"/>
    <w:pPr>
      <w:pBdr>
        <w:top w:val="single" w:sz="8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70">
    <w:name w:val="xl70"/>
    <w:basedOn w:val="Normal"/>
    <w:rsid w:val="00302559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71">
    <w:name w:val="xl71"/>
    <w:basedOn w:val="Normal"/>
    <w:rsid w:val="00302559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b/>
      <w:bCs/>
      <w:kern w:val="0"/>
      <w:sz w:val="20"/>
      <w:szCs w:val="20"/>
      <w:lang w:eastAsia="en-GB"/>
      <w14:ligatures w14:val="none"/>
    </w:rPr>
  </w:style>
  <w:style w:type="paragraph" w:customStyle="1" w:styleId="xl72">
    <w:name w:val="xl72"/>
    <w:basedOn w:val="Normal"/>
    <w:rsid w:val="00302559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b/>
      <w:bCs/>
      <w:kern w:val="0"/>
      <w:sz w:val="20"/>
      <w:szCs w:val="20"/>
      <w:lang w:eastAsia="en-GB"/>
      <w14:ligatures w14:val="none"/>
    </w:rPr>
  </w:style>
  <w:style w:type="paragraph" w:customStyle="1" w:styleId="xl73">
    <w:name w:val="xl73"/>
    <w:basedOn w:val="Normal"/>
    <w:rsid w:val="00302559"/>
    <w:pPr>
      <w:pBdr>
        <w:top w:val="single" w:sz="8" w:space="0" w:color="auto"/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74">
    <w:name w:val="xl74"/>
    <w:basedOn w:val="Normal"/>
    <w:rsid w:val="00302559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75">
    <w:name w:val="xl75"/>
    <w:basedOn w:val="Normal"/>
    <w:rsid w:val="00302559"/>
    <w:pPr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76">
    <w:name w:val="xl76"/>
    <w:basedOn w:val="Normal"/>
    <w:rsid w:val="00302559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77">
    <w:name w:val="xl77"/>
    <w:basedOn w:val="Normal"/>
    <w:rsid w:val="00302559"/>
    <w:pPr>
      <w:pBdr>
        <w:left w:val="single" w:sz="8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78">
    <w:name w:val="xl78"/>
    <w:basedOn w:val="Normal"/>
    <w:rsid w:val="00302559"/>
    <w:pPr>
      <w:pBdr>
        <w:right w:val="single" w:sz="8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79">
    <w:name w:val="xl79"/>
    <w:basedOn w:val="Normal"/>
    <w:rsid w:val="00302559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80">
    <w:name w:val="xl80"/>
    <w:basedOn w:val="Normal"/>
    <w:rsid w:val="00302559"/>
    <w:pP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81">
    <w:name w:val="xl81"/>
    <w:basedOn w:val="Normal"/>
    <w:rsid w:val="00302559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82">
    <w:name w:val="xl82"/>
    <w:basedOn w:val="Normal"/>
    <w:rsid w:val="00302559"/>
    <w:pPr>
      <w:pBdr>
        <w:right w:val="single" w:sz="8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83">
    <w:name w:val="xl83"/>
    <w:basedOn w:val="Normal"/>
    <w:rsid w:val="00302559"/>
    <w:pPr>
      <w:pBdr>
        <w:left w:val="single" w:sz="8" w:space="0" w:color="auto"/>
        <w:bottom w:val="single" w:sz="8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84">
    <w:name w:val="xl84"/>
    <w:basedOn w:val="Normal"/>
    <w:rsid w:val="00302559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85">
    <w:name w:val="xl85"/>
    <w:basedOn w:val="Normal"/>
    <w:rsid w:val="00302559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86">
    <w:name w:val="xl86"/>
    <w:basedOn w:val="Normal"/>
    <w:rsid w:val="00302559"/>
    <w:pPr>
      <w:pBdr>
        <w:bottom w:val="single" w:sz="8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87">
    <w:name w:val="xl87"/>
    <w:basedOn w:val="Normal"/>
    <w:rsid w:val="00302559"/>
    <w:pPr>
      <w:pBdr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88">
    <w:name w:val="xl88"/>
    <w:basedOn w:val="Normal"/>
    <w:rsid w:val="00302559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89">
    <w:name w:val="xl89"/>
    <w:basedOn w:val="Normal"/>
    <w:rsid w:val="00302559"/>
    <w:pPr>
      <w:pBdr>
        <w:top w:val="single" w:sz="8" w:space="0" w:color="auto"/>
        <w:left w:val="single" w:sz="8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90">
    <w:name w:val="xl90"/>
    <w:basedOn w:val="Normal"/>
    <w:rsid w:val="00302559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91">
    <w:name w:val="xl91"/>
    <w:basedOn w:val="Normal"/>
    <w:rsid w:val="00302559"/>
    <w:pPr>
      <w:pBdr>
        <w:left w:val="single" w:sz="8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92">
    <w:name w:val="xl92"/>
    <w:basedOn w:val="Normal"/>
    <w:rsid w:val="00302559"/>
    <w:pPr>
      <w:pBdr>
        <w:left w:val="single" w:sz="8" w:space="0" w:color="auto"/>
        <w:bottom w:val="single" w:sz="8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93">
    <w:name w:val="xl93"/>
    <w:basedOn w:val="Normal"/>
    <w:rsid w:val="00302559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94">
    <w:name w:val="xl94"/>
    <w:basedOn w:val="Normal"/>
    <w:rsid w:val="00302559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95">
    <w:name w:val="xl95"/>
    <w:basedOn w:val="Normal"/>
    <w:rsid w:val="00302559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96">
    <w:name w:val="xl96"/>
    <w:basedOn w:val="Normal"/>
    <w:rsid w:val="00302559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kern w:val="0"/>
      <w:sz w:val="20"/>
      <w:szCs w:val="20"/>
      <w:lang w:eastAsia="en-GB"/>
      <w14:ligatures w14:val="none"/>
    </w:rPr>
  </w:style>
  <w:style w:type="paragraph" w:customStyle="1" w:styleId="xl97">
    <w:name w:val="xl97"/>
    <w:basedOn w:val="Normal"/>
    <w:rsid w:val="00302559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kern w:val="0"/>
      <w:sz w:val="20"/>
      <w:szCs w:val="20"/>
      <w:lang w:eastAsia="en-GB"/>
      <w14:ligatures w14:val="none"/>
    </w:rPr>
  </w:style>
  <w:style w:type="paragraph" w:customStyle="1" w:styleId="xl98">
    <w:name w:val="xl98"/>
    <w:basedOn w:val="Normal"/>
    <w:rsid w:val="00302559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kern w:val="0"/>
      <w:sz w:val="20"/>
      <w:szCs w:val="20"/>
      <w:lang w:eastAsia="en-GB"/>
      <w14:ligatures w14:val="none"/>
    </w:rPr>
  </w:style>
  <w:style w:type="paragraph" w:customStyle="1" w:styleId="xl99">
    <w:name w:val="xl99"/>
    <w:basedOn w:val="Normal"/>
    <w:rsid w:val="00302559"/>
    <w:pPr>
      <w:pBdr>
        <w:top w:val="single" w:sz="8" w:space="0" w:color="auto"/>
        <w:left w:val="single" w:sz="8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kern w:val="0"/>
      <w:sz w:val="20"/>
      <w:szCs w:val="20"/>
      <w:lang w:eastAsia="en-GB"/>
      <w14:ligatures w14:val="none"/>
    </w:rPr>
  </w:style>
  <w:style w:type="paragraph" w:customStyle="1" w:styleId="xl100">
    <w:name w:val="xl100"/>
    <w:basedOn w:val="Normal"/>
    <w:rsid w:val="00302559"/>
    <w:pPr>
      <w:pBdr>
        <w:left w:val="single" w:sz="8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kern w:val="0"/>
      <w:sz w:val="20"/>
      <w:szCs w:val="20"/>
      <w:lang w:eastAsia="en-GB"/>
      <w14:ligatures w14:val="none"/>
    </w:rPr>
  </w:style>
  <w:style w:type="paragraph" w:customStyle="1" w:styleId="xl101">
    <w:name w:val="xl101"/>
    <w:basedOn w:val="Normal"/>
    <w:rsid w:val="00302559"/>
    <w:pPr>
      <w:pBdr>
        <w:left w:val="single" w:sz="8" w:space="0" w:color="auto"/>
        <w:bottom w:val="single" w:sz="8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kern w:val="0"/>
      <w:sz w:val="20"/>
      <w:szCs w:val="20"/>
      <w:lang w:eastAsia="en-GB"/>
      <w14:ligatures w14:val="none"/>
    </w:rPr>
  </w:style>
  <w:style w:type="paragraph" w:customStyle="1" w:styleId="xl102">
    <w:name w:val="xl102"/>
    <w:basedOn w:val="Normal"/>
    <w:rsid w:val="00302559"/>
    <w:pPr>
      <w:pBdr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103">
    <w:name w:val="xl103"/>
    <w:basedOn w:val="Normal"/>
    <w:rsid w:val="00302559"/>
    <w:pPr>
      <w:pBdr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104">
    <w:name w:val="xl104"/>
    <w:basedOn w:val="Normal"/>
    <w:rsid w:val="00302559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paragraph" w:customStyle="1" w:styleId="xl105">
    <w:name w:val="xl105"/>
    <w:basedOn w:val="Normal"/>
    <w:rsid w:val="00302559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kern w:val="0"/>
      <w:sz w:val="20"/>
      <w:szCs w:val="20"/>
      <w:lang w:eastAsia="en-GB"/>
      <w14:ligatures w14:val="none"/>
    </w:rPr>
  </w:style>
  <w:style w:type="character" w:customStyle="1" w:styleId="Heading4Char">
    <w:name w:val="Heading 4 Char"/>
    <w:basedOn w:val="DefaultParagraphFont"/>
    <w:link w:val="Heading4"/>
    <w:uiPriority w:val="9"/>
    <w:rsid w:val="001C2765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TOCHeading">
    <w:name w:val="TOC Heading"/>
    <w:basedOn w:val="Heading1"/>
    <w:next w:val="Normal"/>
    <w:uiPriority w:val="39"/>
    <w:unhideWhenUsed/>
    <w:qFormat/>
    <w:rsid w:val="00E10B15"/>
    <w:pPr>
      <w:outlineLvl w:val="9"/>
    </w:pPr>
    <w:rPr>
      <w:rFonts w:asciiTheme="majorHAnsi" w:hAnsiTheme="majorHAnsi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E10B15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10B15"/>
    <w:pPr>
      <w:spacing w:after="100"/>
      <w:ind w:left="220"/>
    </w:pPr>
  </w:style>
  <w:style w:type="character" w:styleId="UnresolvedMention">
    <w:name w:val="Unresolved Mention"/>
    <w:basedOn w:val="DefaultParagraphFont"/>
    <w:uiPriority w:val="99"/>
    <w:semiHidden/>
    <w:unhideWhenUsed/>
    <w:rsid w:val="00DE6E8A"/>
    <w:rPr>
      <w:color w:val="605E5C"/>
      <w:shd w:val="clear" w:color="auto" w:fill="E1DFDD"/>
    </w:rPr>
  </w:style>
  <w:style w:type="paragraph" w:customStyle="1" w:styleId="EndNoteBibliography">
    <w:name w:val="EndNote Bibliography"/>
    <w:basedOn w:val="Normal"/>
    <w:link w:val="EndNoteBibliographyChar"/>
    <w:rsid w:val="00360415"/>
    <w:pPr>
      <w:spacing w:line="240" w:lineRule="auto"/>
    </w:pPr>
    <w:rPr>
      <w:rFonts w:ascii="Calibri" w:hAnsi="Calibri" w:cs="Calibri"/>
      <w:noProof/>
      <w:kern w:val="0"/>
      <w:lang w:val="en-US"/>
      <w14:ligatures w14:val="none"/>
    </w:rPr>
  </w:style>
  <w:style w:type="character" w:customStyle="1" w:styleId="EndNoteBibliographyChar">
    <w:name w:val="EndNote Bibliography Char"/>
    <w:basedOn w:val="DefaultParagraphFont"/>
    <w:link w:val="EndNoteBibliography"/>
    <w:rsid w:val="00360415"/>
    <w:rPr>
      <w:rFonts w:ascii="Calibri" w:hAnsi="Calibri" w:cs="Calibri"/>
      <w:noProof/>
      <w:kern w:val="0"/>
      <w:lang w:val="en-US"/>
      <w14:ligatures w14:val="none"/>
    </w:rPr>
  </w:style>
  <w:style w:type="paragraph" w:styleId="Revision">
    <w:name w:val="Revision"/>
    <w:hidden/>
    <w:uiPriority w:val="99"/>
    <w:semiHidden/>
    <w:rsid w:val="00294012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779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6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43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961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15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985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133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49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748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819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53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817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885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91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982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28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67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76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180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08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563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s://doi.org/10.15694/mep.2021.000075.1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E7F6848-2D10-4E5E-87A7-86B2BB0FCB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1</Pages>
  <Words>9752</Words>
  <Characters>55592</Characters>
  <Application>Microsoft Office Word</Application>
  <DocSecurity>0</DocSecurity>
  <Lines>463</Lines>
  <Paragraphs>1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 Georges, University of London</Company>
  <LinksUpToDate>false</LinksUpToDate>
  <CharactersWithSpaces>652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yce Shakespeare</dc:creator>
  <cp:keywords/>
  <dc:description/>
  <cp:lastModifiedBy>Ragu, Srimathi -</cp:lastModifiedBy>
  <cp:revision>7</cp:revision>
  <cp:lastPrinted>2024-07-04T10:11:00Z</cp:lastPrinted>
  <dcterms:created xsi:type="dcterms:W3CDTF">2025-10-10T21:11:00Z</dcterms:created>
  <dcterms:modified xsi:type="dcterms:W3CDTF">2025-10-24T11:52:00Z</dcterms:modified>
</cp:coreProperties>
</file>